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66464" w14:textId="7B1EA1CF" w:rsidR="002025A3" w:rsidRDefault="00996FC9" w:rsidP="002025A3">
      <w:proofErr w:type="gramStart"/>
      <w:r>
        <w:rPr>
          <w:lang w:bidi="he-IL"/>
        </w:rPr>
        <w:softHyphen/>
      </w:r>
      <w:r w:rsidR="002025A3">
        <w:t>The  Cushing's</w:t>
      </w:r>
      <w:proofErr w:type="gramEnd"/>
      <w:r w:rsidR="002025A3">
        <w:t xml:space="preserve"> disease adipose gene expression profile </w:t>
      </w:r>
      <w:r w:rsidR="002B66C0">
        <w:t xml:space="preserve">reveals </w:t>
      </w:r>
      <w:r w:rsidR="002039A2">
        <w:t xml:space="preserve">effects of </w:t>
      </w:r>
      <w:r w:rsidR="002B66C0">
        <w:t xml:space="preserve">long term glucocorticoid effect on </w:t>
      </w:r>
      <w:r w:rsidR="004E3059">
        <w:t xml:space="preserve">subcutaneous </w:t>
      </w:r>
      <w:r w:rsidR="002B66C0">
        <w:t xml:space="preserve">adipose </w:t>
      </w:r>
      <w:r w:rsidR="002025A3">
        <w:t>tissue</w:t>
      </w:r>
      <w:r w:rsidR="004E3059">
        <w:t xml:space="preserve"> in mice and humans.</w:t>
      </w:r>
    </w:p>
    <w:p w14:paraId="4B16387A" w14:textId="77777777" w:rsidR="002025A3" w:rsidRDefault="002025A3" w:rsidP="002025A3"/>
    <w:p w14:paraId="2E818C98" w14:textId="6B7F27BF" w:rsidR="002025A3" w:rsidRDefault="00FE701E" w:rsidP="002025A3">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2025A3"/>
    <w:p w14:paraId="59EE7D2B" w14:textId="426076DC" w:rsidR="002025A3" w:rsidRDefault="002025A3" w:rsidP="002025A3">
      <w:r>
        <w:t xml:space="preserve">ABBREVIATED TITLE:  </w:t>
      </w:r>
      <w:proofErr w:type="spellStart"/>
      <w:r w:rsidR="002B66C0">
        <w:t>Transcriptomic</w:t>
      </w:r>
      <w:proofErr w:type="spellEnd"/>
      <w:r w:rsidR="002B66C0">
        <w:t xml:space="preserve"> a</w:t>
      </w:r>
      <w:r>
        <w:t>nalysis of Cushing Adipose Tissue</w:t>
      </w:r>
    </w:p>
    <w:p w14:paraId="2D44B848" w14:textId="77777777" w:rsidR="002025A3" w:rsidRDefault="002025A3" w:rsidP="002025A3"/>
    <w:p w14:paraId="405E7DF2" w14:textId="523697E5" w:rsidR="002025A3" w:rsidRDefault="002025A3" w:rsidP="002025A3">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77777777" w:rsidR="002025A3" w:rsidRDefault="002025A3" w:rsidP="002025A3">
      <w:r>
        <w:t xml:space="preserve">WORD COUNT:  </w:t>
      </w:r>
      <w:commentRangeStart w:id="0"/>
      <w:r>
        <w:t>**</w:t>
      </w:r>
      <w:commentRangeEnd w:id="0"/>
      <w:r>
        <w:rPr>
          <w:rStyle w:val="CommentReference"/>
        </w:rPr>
        <w:commentReference w:id="0"/>
      </w:r>
    </w:p>
    <w:p w14:paraId="52F6EC3F" w14:textId="77777777" w:rsidR="002025A3" w:rsidRDefault="002025A3" w:rsidP="002025A3"/>
    <w:p w14:paraId="65D204DA" w14:textId="23F69771" w:rsidR="002025A3" w:rsidRDefault="002025A3" w:rsidP="002025A3">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9"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10" w:history="1">
        <w:r w:rsidR="003A7A2D" w:rsidRPr="000161D8">
          <w:rPr>
            <w:rStyle w:val="Hyperlink"/>
          </w:rPr>
          <w:t>dbridge9@uthsc.edu</w:t>
        </w:r>
      </w:hyperlink>
      <w:r w:rsidR="003A7A2D">
        <w:tab/>
      </w:r>
    </w:p>
    <w:p w14:paraId="4511027A" w14:textId="77777777" w:rsidR="002025A3" w:rsidRDefault="002025A3" w:rsidP="002025A3"/>
    <w:p w14:paraId="3898CFA6" w14:textId="3C11CC14" w:rsidR="002025A3" w:rsidRDefault="002025A3" w:rsidP="002025A3">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2025A3"/>
    <w:p w14:paraId="74680C8C" w14:textId="0224C14D" w:rsidR="002025A3" w:rsidRDefault="002025A3" w:rsidP="002025A3">
      <w:r>
        <w:t> </w:t>
      </w:r>
    </w:p>
    <w:p w14:paraId="56B63D96" w14:textId="77777777" w:rsidR="002025A3" w:rsidRDefault="002025A3" w:rsidP="002025A3"/>
    <w:p w14:paraId="28657E88" w14:textId="77777777" w:rsidR="002025A3" w:rsidRDefault="002025A3">
      <w:r>
        <w:br w:type="page"/>
      </w:r>
    </w:p>
    <w:p w14:paraId="58B3F57B" w14:textId="77777777" w:rsidR="002025A3" w:rsidRDefault="002025A3" w:rsidP="002025A3">
      <w:r w:rsidRPr="002025A3">
        <w:rPr>
          <w:rStyle w:val="Heading1Char"/>
        </w:rPr>
        <w:lastRenderedPageBreak/>
        <w:t>Abstract</w:t>
      </w:r>
      <w:r>
        <w:t>:</w:t>
      </w:r>
    </w:p>
    <w:p w14:paraId="17EB98C4" w14:textId="384DDF33" w:rsidR="007448C6" w:rsidRDefault="00BC1457" w:rsidP="00BC1457">
      <w:pPr>
        <w:rPr>
          <w:ins w:id="1" w:author="Innocence Harvey" w:date="2015-02-26T19:03:00Z"/>
        </w:rPr>
      </w:pPr>
      <w:ins w:id="2" w:author="Innocence Harvey" w:date="2015-02-26T18:37:00Z">
        <w:r>
          <w:t>Glucocorticoids have major effects on adipose tissue metabolism. To study tissue mRNA expression changes induced by chronic elevated endogenous glucocorticoids   we performed RNA sequencing</w:t>
        </w:r>
      </w:ins>
      <w:ins w:id="3" w:author="Innocence Harvey" w:date="2015-02-26T18:41:00Z">
        <w:r>
          <w:t xml:space="preserve"> on adipose tissue from</w:t>
        </w:r>
      </w:ins>
      <w:ins w:id="4" w:author="Innocence Harvey" w:date="2015-02-26T18:37:00Z">
        <w:r>
          <w:t xml:space="preserve"> patients with Cushing disease (n=5) compared to patients with non-functioning pituitary adenomas (n=11). We found higher expression of transcripts involved in several metabolic pathways, including </w:t>
        </w:r>
        <w:proofErr w:type="spellStart"/>
        <w:r>
          <w:t>lipogenesis</w:t>
        </w:r>
        <w:proofErr w:type="spellEnd"/>
        <w:r>
          <w:t>, proteolysis and glucose oxidation as well as decreased expression of transcripts involved in inflammation. To further study this</w:t>
        </w:r>
      </w:ins>
      <w:ins w:id="5" w:author="Innocence Harvey" w:date="2015-02-26T18:39:00Z">
        <w:r>
          <w:t>,</w:t>
        </w:r>
      </w:ins>
      <w:ins w:id="6" w:author="Innocence Harvey" w:date="2015-02-26T18:37:00Z">
        <w:r>
          <w:t xml:space="preserve"> </w:t>
        </w:r>
      </w:ins>
      <w:ins w:id="7" w:author="Innocence Harvey" w:date="2015-02-26T18:38:00Z">
        <w:r>
          <w:t>we subjected mice to dexamethasone treatment for 12 weeks</w:t>
        </w:r>
      </w:ins>
      <w:ins w:id="8" w:author="Innocence Harvey" w:date="2015-02-26T18:39:00Z">
        <w:r>
          <w:t xml:space="preserve"> and performed </w:t>
        </w:r>
        <w:proofErr w:type="spellStart"/>
        <w:r>
          <w:t>qPCR</w:t>
        </w:r>
        <w:proofErr w:type="spellEnd"/>
        <w:r>
          <w:t xml:space="preserve"> analysis </w:t>
        </w:r>
      </w:ins>
      <w:ins w:id="9" w:author="Innocence Harvey" w:date="2015-02-26T18:41:00Z">
        <w:r>
          <w:t>on their</w:t>
        </w:r>
      </w:ins>
      <w:ins w:id="10" w:author="Innocence Harvey" w:date="2015-02-26T18:42:00Z">
        <w:r>
          <w:t xml:space="preserve"> </w:t>
        </w:r>
      </w:ins>
      <w:ins w:id="11" w:author="Innocence Harvey" w:date="2015-02-26T19:30:00Z">
        <w:r w:rsidR="00356C7E">
          <w:t>inguinal (</w:t>
        </w:r>
      </w:ins>
      <w:ins w:id="12" w:author="Innocence Harvey" w:date="2015-02-26T18:42:00Z">
        <w:r>
          <w:t>subcutaneous</w:t>
        </w:r>
      </w:ins>
      <w:ins w:id="13" w:author="Innocence Harvey" w:date="2015-02-26T19:30:00Z">
        <w:r w:rsidR="00356C7E">
          <w:t>)</w:t>
        </w:r>
      </w:ins>
      <w:ins w:id="14" w:author="Innocence Harvey" w:date="2015-02-26T18:41:00Z">
        <w:r>
          <w:t xml:space="preserve"> fat</w:t>
        </w:r>
      </w:ins>
      <w:ins w:id="15" w:author="Innocence Harvey" w:date="2015-02-26T18:42:00Z">
        <w:r>
          <w:t xml:space="preserve"> pads, which led to similar findings. </w:t>
        </w:r>
      </w:ins>
      <w:ins w:id="16" w:author="Innocence Harvey" w:date="2015-02-26T18:41:00Z">
        <w:r>
          <w:t xml:space="preserve"> </w:t>
        </w:r>
      </w:ins>
      <w:ins w:id="17" w:author="Innocence Harvey" w:date="2015-02-26T18:43:00Z">
        <w:r>
          <w:t>Additionally, mic</w:t>
        </w:r>
        <w:r w:rsidR="00787765">
          <w:t>e treated with dexamethasone showed</w:t>
        </w:r>
        <w:r>
          <w:t xml:space="preserve"> drastic decreases in lean body mass</w:t>
        </w:r>
      </w:ins>
      <w:ins w:id="18" w:author="Innocence Harvey" w:date="2015-02-26T18:51:00Z">
        <w:r>
          <w:t xml:space="preserve"> as well as increased fat mass</w:t>
        </w:r>
      </w:ins>
      <w:ins w:id="19" w:author="Innocence Harvey" w:date="2015-02-26T18:52:00Z">
        <w:r w:rsidR="00787765">
          <w:t xml:space="preserve">, further supporting the </w:t>
        </w:r>
      </w:ins>
      <w:ins w:id="20" w:author="Innocence Harvey" w:date="2015-02-26T18:54:00Z">
        <w:r w:rsidR="00787765">
          <w:t xml:space="preserve">human </w:t>
        </w:r>
      </w:ins>
      <w:proofErr w:type="spellStart"/>
      <w:ins w:id="21" w:author="Innocence Harvey" w:date="2015-02-26T18:52:00Z">
        <w:r w:rsidR="00787765">
          <w:t>transcriptomic</w:t>
        </w:r>
        <w:proofErr w:type="spellEnd"/>
        <w:r w:rsidR="00787765">
          <w:t xml:space="preserve"> data.</w:t>
        </w:r>
      </w:ins>
      <w:ins w:id="22" w:author="Innocence Harvey" w:date="2015-02-26T19:03:00Z">
        <w:r w:rsidR="007448C6" w:rsidRPr="007448C6">
          <w:t xml:space="preserve"> </w:t>
        </w:r>
        <w:r w:rsidR="007448C6">
          <w:t xml:space="preserve">These </w:t>
        </w:r>
      </w:ins>
      <w:ins w:id="23" w:author="Innocence Harvey" w:date="2015-02-26T19:05:00Z">
        <w:r w:rsidR="007448C6">
          <w:t>data</w:t>
        </w:r>
      </w:ins>
      <w:ins w:id="24" w:author="Innocence Harvey" w:date="2015-02-26T19:03:00Z">
        <w:r w:rsidR="007448C6">
          <w:t xml:space="preserve"> provide insight </w:t>
        </w:r>
      </w:ins>
      <w:ins w:id="25" w:author="Innocence Harvey" w:date="2015-02-26T19:05:00Z">
        <w:r w:rsidR="007448C6">
          <w:t xml:space="preserve">to transcriptional changes </w:t>
        </w:r>
      </w:ins>
      <w:ins w:id="26" w:author="Innocence Harvey" w:date="2015-02-26T19:07:00Z">
        <w:r w:rsidR="007448C6">
          <w:t xml:space="preserve">that may be </w:t>
        </w:r>
      </w:ins>
      <w:ins w:id="27" w:author="Innocence Harvey" w:date="2015-02-26T19:05:00Z">
        <w:r w:rsidR="007448C6">
          <w:t xml:space="preserve">responsible for the co-morbidities associated with chronic </w:t>
        </w:r>
      </w:ins>
      <w:ins w:id="28" w:author="Innocence Harvey" w:date="2015-02-26T19:08:00Z">
        <w:r w:rsidR="007448C6">
          <w:t xml:space="preserve">elevations of </w:t>
        </w:r>
      </w:ins>
      <w:ins w:id="29" w:author="Innocence Harvey" w:date="2015-02-26T19:05:00Z">
        <w:r w:rsidR="007448C6">
          <w:t>glucocorticoid</w:t>
        </w:r>
      </w:ins>
      <w:ins w:id="30" w:author="Innocence Harvey" w:date="2015-02-26T19:08:00Z">
        <w:r w:rsidR="007448C6">
          <w:t>s.</w:t>
        </w:r>
      </w:ins>
      <w:ins w:id="31" w:author="Innocence Harvey" w:date="2015-02-26T19:05:00Z">
        <w:r w:rsidR="007448C6">
          <w:t xml:space="preserve"> </w:t>
        </w:r>
      </w:ins>
    </w:p>
    <w:p w14:paraId="0ADD53DE" w14:textId="64A4156A" w:rsidR="002025A3" w:rsidDel="00BC1457" w:rsidRDefault="002025A3" w:rsidP="002025A3">
      <w:pPr>
        <w:rPr>
          <w:del w:id="32" w:author="Innocence Harvey" w:date="2015-02-26T18:37:00Z"/>
        </w:rPr>
      </w:pPr>
      <w:del w:id="33" w:author="Innocence Harvey" w:date="2015-02-26T18:37:00Z">
        <w:r w:rsidDel="00BC1457">
          <w:delText xml:space="preserve">Glucocorticoids have major effects on adipose tissue metabolism  To study tissue mRNA expression changes induced by chronic eleveated endogenous glucocorticoids   we performed RNA sequencing patients with Cushing disease (n=5) compared to eleven patients with non functioning pituitary adenoma. </w:delText>
        </w:r>
      </w:del>
    </w:p>
    <w:p w14:paraId="67E71981" w14:textId="5E5BE3E9" w:rsidR="002025A3" w:rsidDel="00BC1457" w:rsidRDefault="002025A3" w:rsidP="002025A3">
      <w:pPr>
        <w:rPr>
          <w:del w:id="34" w:author="Innocence Harvey" w:date="2015-02-26T18:37:00Z"/>
        </w:rPr>
      </w:pPr>
      <w:del w:id="35" w:author="Innocence Harvey" w:date="2015-02-26T18:37:00Z">
        <w:r w:rsidDel="00BC1457">
          <w:delText xml:space="preserve"> (n=11). We found higher expression of transcripts involved in several metabolic pathways, including…</w:delText>
        </w:r>
      </w:del>
    </w:p>
    <w:p w14:paraId="16859734" w14:textId="5DAC85F1" w:rsidR="002025A3" w:rsidDel="00BC1457" w:rsidRDefault="002025A3" w:rsidP="002025A3">
      <w:pPr>
        <w:rPr>
          <w:del w:id="36" w:author="Innocence Harvey" w:date="2015-02-26T18:37:00Z"/>
        </w:rPr>
      </w:pPr>
    </w:p>
    <w:p w14:paraId="1E065805" w14:textId="77777777" w:rsidR="002025A3" w:rsidRDefault="002025A3" w:rsidP="002025A3">
      <w:pPr>
        <w:pStyle w:val="Heading1"/>
      </w:pPr>
      <w:r>
        <w:t>Introduction</w:t>
      </w:r>
    </w:p>
    <w:p w14:paraId="36194E5E" w14:textId="0ED0D152" w:rsidR="00261C5D" w:rsidRDefault="002025A3" w:rsidP="002025A3">
      <w:r>
        <w:t xml:space="preserve">Cushing’s Disease, </w:t>
      </w:r>
      <w:r w:rsidR="00F37C5B">
        <w:t xml:space="preserve">or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Cushing’s syndrom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Disease is very rare (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ng's syndrome, caused by chroni</w:t>
      </w:r>
      <w:r>
        <w:t xml:space="preserve">c glucocorticoid treatment  is very common and leads to similar clinical </w:t>
      </w:r>
      <w:r w:rsidR="00F37C5B">
        <w:t>manifestations</w:t>
      </w:r>
      <w:r>
        <w:t xml:space="preserve">. </w:t>
      </w:r>
    </w:p>
    <w:p w14:paraId="4CCA5984" w14:textId="77777777" w:rsidR="00261C5D" w:rsidRDefault="00261C5D" w:rsidP="002025A3"/>
    <w:p w14:paraId="5AF9ABA5" w14:textId="725030B1" w:rsidR="002025A3" w:rsidRDefault="002025A3" w:rsidP="00FB0AA3">
      <w:pPr>
        <w:shd w:val="clear" w:color="auto" w:fill="FFFFFF"/>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2025A3"/>
    <w:p w14:paraId="64EBD1AB" w14:textId="005A94C4" w:rsidR="002025A3" w:rsidRDefault="002025A3" w:rsidP="002025A3">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animal models and in humans.  These include</w:t>
      </w:r>
      <w:r>
        <w:t xml:space="preserve"> enhanced </w:t>
      </w:r>
      <w:r w:rsidR="00261C5D">
        <w:t xml:space="preserve">fatty acid and </w:t>
      </w:r>
      <w:r>
        <w:t>triglyceride biosynthesis</w:t>
      </w:r>
      <w:proofErr w:type="gramStart"/>
      <w:r>
        <w:t>;</w:t>
      </w:r>
      <w:proofErr w:type="gramEnd"/>
      <w:r>
        <w:t xml:space="preserve"> </w:t>
      </w:r>
      <w:r w:rsidR="00261C5D">
        <w:t>protein degradation, activation of glycolysis and reductions in immune responses.</w:t>
      </w:r>
    </w:p>
    <w:p w14:paraId="74BAEFD8" w14:textId="77777777" w:rsidR="002025A3" w:rsidRDefault="002025A3" w:rsidP="00F0643F">
      <w:pPr>
        <w:pStyle w:val="Heading1"/>
      </w:pPr>
      <w:r>
        <w:lastRenderedPageBreak/>
        <w:t>Materials and Methods</w:t>
      </w:r>
    </w:p>
    <w:p w14:paraId="429032DF" w14:textId="77777777" w:rsidR="002025A3" w:rsidRDefault="002025A3" w:rsidP="00F0643F">
      <w:pPr>
        <w:pStyle w:val="Heading2"/>
      </w:pPr>
      <w:r>
        <w:t>Patient recruitment</w:t>
      </w:r>
    </w:p>
    <w:p w14:paraId="30FC632A" w14:textId="11CEFA6D" w:rsidR="002025A3" w:rsidRDefault="002025A3" w:rsidP="002025A3">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F0643F">
      <w:pPr>
        <w:pStyle w:val="Heading2"/>
      </w:pPr>
      <w:r>
        <w:t>Subcutaneous fat biopsy</w:t>
      </w:r>
    </w:p>
    <w:p w14:paraId="6D9C0118" w14:textId="73B04CC7" w:rsidR="002025A3" w:rsidRDefault="002025A3" w:rsidP="002025A3">
      <w:r>
        <w:t xml:space="preserve">During the course of pituitary surgery a routine subcutaneous fat graft for sealing the surgical field is taken immediately after </w:t>
      </w:r>
      <w:proofErr w:type="spellStart"/>
      <w:r>
        <w:t>anasthesia</w:t>
      </w:r>
      <w:proofErr w:type="spellEnd"/>
      <w:r>
        <w:t xml:space="preserve">, before glucocorticoid treatment. ~500 mg of this fat graft was used for the study.  ~100 mg were utilized for ex vivo lipolysis assay, ~200 mg was snap frozen in liquid nitrogen and stored at -80 degrees for RNA preparation and </w:t>
      </w:r>
      <w:proofErr w:type="spellStart"/>
      <w:r>
        <w:t>ceramide</w:t>
      </w:r>
      <w:proofErr w:type="spellEnd"/>
      <w:r>
        <w:t xml:space="preserve"> analysis. </w:t>
      </w:r>
    </w:p>
    <w:p w14:paraId="4381D0DE" w14:textId="77777777" w:rsidR="00931FFA" w:rsidRDefault="00931FFA" w:rsidP="002025A3"/>
    <w:p w14:paraId="66369C81" w14:textId="33D59043" w:rsidR="00931FFA" w:rsidRDefault="00931FFA" w:rsidP="00931FFA">
      <w:pPr>
        <w:pStyle w:val="Heading2"/>
      </w:pPr>
      <w:r>
        <w:t>Treatment of Animals with Dexamethasone</w:t>
      </w:r>
    </w:p>
    <w:p w14:paraId="581EE21E" w14:textId="4FD9F975" w:rsidR="00931FFA" w:rsidRDefault="00C81680" w:rsidP="00845D55">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proofErr w:type="spellStart"/>
      <w:r w:rsidR="00FB0AA3">
        <w:t>Tenessee</w:t>
      </w:r>
      <w:proofErr w:type="spellEnd"/>
      <w:r w:rsidR="00FB0AA3">
        <w:t xml:space="preserve"> Health Science Center I</w:t>
      </w:r>
      <w:r w:rsidR="00371B43">
        <w:t>nstitutional Animal Care and Use Committee</w:t>
      </w:r>
      <w:proofErr w:type="gramEnd"/>
      <w:r w:rsidR="00371B43">
        <w:t xml:space="preserv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food </w:t>
      </w:r>
      <w:del w:id="37" w:author="Innocence Harvey" w:date="2015-02-26T14:00:00Z">
        <w:r w:rsidR="00371B43" w:rsidDel="003C77EE">
          <w:delText xml:space="preserve"> </w:delText>
        </w:r>
      </w:del>
      <w:r w:rsidR="00371B43">
        <w:t>weight per mouse per week per cage.</w:t>
      </w:r>
      <w:ins w:id="38" w:author="Innocence Harvey" w:date="2015-02-26T14:00:00Z">
        <w:r w:rsidR="003C77EE">
          <w:t xml:space="preserve"> </w:t>
        </w:r>
      </w:ins>
      <w:ins w:id="39" w:author="Innocence Harvey" w:date="2015-02-26T14:01:00Z">
        <w:r w:rsidR="003C77EE">
          <w:t xml:space="preserve">All mice were </w:t>
        </w:r>
      </w:ins>
      <w:ins w:id="40" w:author="Dave Bridges" w:date="2015-02-26T18:31:00Z">
        <w:r w:rsidR="0028386E">
          <w:t xml:space="preserve">maintained </w:t>
        </w:r>
      </w:ins>
      <w:ins w:id="41" w:author="Innocence Harvey" w:date="2015-02-26T14:01:00Z">
        <w:r w:rsidR="003C77EE">
          <w:t xml:space="preserve">on a </w:t>
        </w:r>
      </w:ins>
      <w:bookmarkStart w:id="42" w:name="_GoBack"/>
      <w:bookmarkEnd w:id="42"/>
      <w:ins w:id="43" w:author="Dave Bridges" w:date="2015-02-26T18:32:00Z">
        <w:r w:rsidR="0028386E">
          <w:t>standard rodent</w:t>
        </w:r>
      </w:ins>
      <w:ins w:id="44" w:author="Innocence Harvey" w:date="2015-02-26T14:01:00Z">
        <w:r w:rsidR="003C77EE">
          <w:t xml:space="preserve"> diet</w:t>
        </w:r>
      </w:ins>
      <w:ins w:id="45" w:author="Dave Bridges" w:date="2015-02-26T18:32:00Z">
        <w:r w:rsidR="0028386E">
          <w:t xml:space="preserve"> throughout the study</w:t>
        </w:r>
      </w:ins>
      <w:ins w:id="46" w:author="Innocence Harvey" w:date="2015-02-26T14:01:00Z">
        <w:r w:rsidR="003C77EE">
          <w:t>.</w:t>
        </w:r>
      </w:ins>
    </w:p>
    <w:p w14:paraId="230C1B61" w14:textId="746C7D61" w:rsidR="00931FFA" w:rsidRDefault="00931FFA" w:rsidP="00931FFA">
      <w:pPr>
        <w:pStyle w:val="Heading2"/>
      </w:pPr>
      <w:r>
        <w:t>Insulin Tolerance Test</w:t>
      </w:r>
    </w:p>
    <w:p w14:paraId="42FBAC12" w14:textId="04AFC4CD" w:rsidR="009A4167" w:rsidRPr="009A4167" w:rsidRDefault="009A4167" w:rsidP="00845D55">
      <w:r>
        <w:t xml:space="preserve">Insulin tolerance was measured </w:t>
      </w:r>
      <w:r w:rsidR="00E914BC">
        <w:t>a</w:t>
      </w:r>
      <w:r w:rsidR="00371B43">
        <w:t>t</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ith a </w:t>
      </w:r>
      <w:r w:rsidR="00845D55">
        <w:t>One Touch Ultra Glucometer (</w:t>
      </w:r>
      <w:proofErr w:type="spellStart"/>
      <w:r w:rsidR="00845D55">
        <w:t>Lifescan</w:t>
      </w:r>
      <w:proofErr w:type="spellEnd"/>
      <w:r w:rsidR="00E914BC">
        <w:t>).</w:t>
      </w:r>
    </w:p>
    <w:p w14:paraId="75A12748" w14:textId="77777777" w:rsidR="000D7EE2" w:rsidRPr="000D7EE2" w:rsidRDefault="000D7EE2" w:rsidP="000D7EE2"/>
    <w:p w14:paraId="6A3536A7" w14:textId="167E8A20" w:rsidR="00CF1A2D" w:rsidRDefault="00CF1A2D" w:rsidP="00F0643F">
      <w:pPr>
        <w:pStyle w:val="Heading2"/>
      </w:pPr>
      <w:r>
        <w:t>Grip Test</w:t>
      </w:r>
    </w:p>
    <w:p w14:paraId="5DF2DB52" w14:textId="1AB331C3" w:rsidR="00C414DC" w:rsidRDefault="00C414DC" w:rsidP="00845D55">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lastRenderedPageBreak/>
        <w:t>M</w:t>
      </w:r>
      <w:r w:rsidR="006B66B9">
        <w:t>ice were given five</w:t>
      </w:r>
      <w:r w:rsidR="004D4287">
        <w:t xml:space="preserve"> trials with</w:t>
      </w:r>
      <w:r w:rsidR="003C6F69">
        <w:t xml:space="preserve"> about 10 seconds rest in between trials. </w:t>
      </w:r>
      <w:proofErr w:type="gramStart"/>
      <w:r w:rsidR="003C6F69">
        <w:t xml:space="preserve">S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22F90A93" w14:textId="77777777" w:rsidR="00371B43" w:rsidRDefault="00371B43" w:rsidP="00845D55"/>
    <w:p w14:paraId="471773F5" w14:textId="69C84D93" w:rsidR="00371B43" w:rsidRDefault="00371B43" w:rsidP="00371B43">
      <w:pPr>
        <w:pStyle w:val="Heading2"/>
      </w:pPr>
      <w:r>
        <w:t>Quantitative Real-Time PCR</w:t>
      </w:r>
    </w:p>
    <w:p w14:paraId="25901308" w14:textId="72BFFA42" w:rsidR="00270A3F" w:rsidRDefault="00270A3F" w:rsidP="00270A3F">
      <w:pPr>
        <w:rPr>
          <w:ins w:id="47" w:author="Innocence Harvey" w:date="2015-02-26T20:29:00Z"/>
        </w:rPr>
      </w:pPr>
      <w:ins w:id="48" w:author="Innocence Harvey" w:date="2015-02-26T20:29:00Z">
        <w:r w:rsidRPr="00270A3F">
          <w:t xml:space="preserve">RNA was extracted with the </w:t>
        </w:r>
        <w:proofErr w:type="spellStart"/>
        <w:r w:rsidRPr="00270A3F">
          <w:t>PureLink</w:t>
        </w:r>
        <w:proofErr w:type="spellEnd"/>
        <w:r w:rsidRPr="00270A3F">
          <w:t xml:space="preserve"> RNA mini kit (Life Technologies). </w:t>
        </w:r>
        <w:r>
          <w:t xml:space="preserve">Synthesis of </w:t>
        </w:r>
        <w:proofErr w:type="spellStart"/>
        <w:r>
          <w:t>cDNA</w:t>
        </w:r>
      </w:ins>
      <w:proofErr w:type="spellEnd"/>
      <w:ins w:id="49" w:author="Innocence Harvey" w:date="2015-02-26T20:31:00Z">
        <w:r>
          <w:t xml:space="preserve"> from 1 </w:t>
        </w:r>
        <w:proofErr w:type="spellStart"/>
        <w:r>
          <w:t>ug</w:t>
        </w:r>
        <w:proofErr w:type="spellEnd"/>
        <w:r>
          <w:t xml:space="preserve"> of RNA</w:t>
        </w:r>
      </w:ins>
      <w:ins w:id="50" w:author="Innocence Harvey" w:date="2015-02-26T20:29:00Z">
        <w:r>
          <w:t xml:space="preserve"> was performed using </w:t>
        </w:r>
        <w:r w:rsidRPr="00270A3F">
          <w:t>the High Capacity Reverse Transcription K</w:t>
        </w:r>
        <w:r>
          <w:t xml:space="preserve">it (Life Technologies). </w:t>
        </w:r>
        <w:proofErr w:type="spellStart"/>
        <w:proofErr w:type="gramStart"/>
        <w:r>
          <w:t>cDNA</w:t>
        </w:r>
        <w:proofErr w:type="spellEnd"/>
        <w:proofErr w:type="gramEnd"/>
        <w:r>
          <w:t xml:space="preserve"> and primers were</w:t>
        </w:r>
        <w:r w:rsidRPr="00270A3F">
          <w:t xml:space="preserve"> added to </w:t>
        </w:r>
        <w:r w:rsidRPr="00270A3F">
          <w:rPr>
            <w:i/>
          </w:rPr>
          <w:t>Power</w:t>
        </w:r>
        <w:r w:rsidRPr="00270A3F">
          <w:t xml:space="preserve"> SYBR Green PCR Master Mix in accordance with the manufacturer’s guidelines (Life Technologies) and </w:t>
        </w:r>
        <w:r w:rsidRPr="00270A3F">
          <w:rPr>
            <w:rFonts w:cs="Helvetica"/>
          </w:rPr>
          <w:t xml:space="preserve">subjected to quantitative real-time PCR as described (Lu et al., 2014). </w:t>
        </w:r>
        <w:r w:rsidRPr="00270A3F">
          <w:t xml:space="preserve">Primers are listed in Table 1.  </w:t>
        </w:r>
        <w:proofErr w:type="gramStart"/>
        <w:r w:rsidRPr="00270A3F">
          <w:t>mRNA</w:t>
        </w:r>
        <w:proofErr w:type="gramEnd"/>
        <w:r w:rsidRPr="00270A3F">
          <w:t xml:space="preserve"> expression levels of all genes were normalized to </w:t>
        </w:r>
      </w:ins>
      <w:proofErr w:type="spellStart"/>
      <w:ins w:id="51" w:author="Innocence Harvey" w:date="2015-02-26T20:32:00Z">
        <w:r>
          <w:rPr>
            <w:i/>
          </w:rPr>
          <w:t>Actb</w:t>
        </w:r>
      </w:ins>
      <w:proofErr w:type="spellEnd"/>
      <w:ins w:id="52" w:author="Innocence Harvey" w:date="2015-02-26T20:29:00Z">
        <w:r w:rsidRPr="00270A3F">
          <w:t>.</w:t>
        </w:r>
      </w:ins>
    </w:p>
    <w:p w14:paraId="03682808" w14:textId="77777777" w:rsidR="00845D55" w:rsidRPr="00845D55" w:rsidRDefault="00845D55" w:rsidP="00845D55"/>
    <w:p w14:paraId="14E2D63B" w14:textId="77777777" w:rsidR="002025A3" w:rsidRDefault="002025A3" w:rsidP="00F0643F">
      <w:pPr>
        <w:pStyle w:val="Heading2"/>
      </w:pPr>
      <w:proofErr w:type="spellStart"/>
      <w:r>
        <w:t>Ceramide</w:t>
      </w:r>
      <w:proofErr w:type="spellEnd"/>
      <w:r>
        <w:t xml:space="preserve"> determination</w:t>
      </w:r>
    </w:p>
    <w:p w14:paraId="5D41471C" w14:textId="6788BA83" w:rsidR="002025A3" w:rsidRDefault="002025A3" w:rsidP="00813D1F">
      <w:pPr>
        <w:shd w:val="clear" w:color="auto" w:fill="FFFFFF"/>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reported in.  Briefly,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F0643F">
      <w:pPr>
        <w:pStyle w:val="Heading2"/>
      </w:pPr>
      <w:proofErr w:type="spellStart"/>
      <w:r>
        <w:t>Transcriptomic</w:t>
      </w:r>
      <w:proofErr w:type="spellEnd"/>
      <w:r>
        <w:t xml:space="preserve"> Analysis</w:t>
      </w:r>
    </w:p>
    <w:p w14:paraId="5D27E370" w14:textId="1F8140ED" w:rsidR="002025A3" w:rsidRDefault="002025A3" w:rsidP="002025A3">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w:t>
      </w:r>
      <w:r w:rsidR="007908AD">
        <w:lastRenderedPageBreak/>
        <w:t xml:space="preserve">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w:t>
      </w:r>
      <w:ins w:id="53" w:author="Innocence Harvey" w:date="2015-02-26T20:34:00Z">
        <w:r w:rsidR="00FD6522">
          <w:t>2</w:t>
        </w:r>
      </w:ins>
      <w:del w:id="54" w:author="Innocence Harvey" w:date="2015-02-26T20:34:00Z">
        <w:r w:rsidDel="00FD6522">
          <w:delText>1</w:delText>
        </w:r>
      </w:del>
      <w:r>
        <w:t xml:space="preserve">,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F0643F">
      <w:pPr>
        <w:pStyle w:val="Heading2"/>
      </w:pPr>
      <w:r>
        <w:t>Statistics</w:t>
      </w:r>
    </w:p>
    <w:p w14:paraId="51826310" w14:textId="63EDFFF9" w:rsidR="002025A3" w:rsidRDefault="002025A3" w:rsidP="002025A3">
      <w:r>
        <w:t xml:space="preserve">Descriptive statistics such as means and standard deviations were determined for clinical measurements. Student’s t-test was used to test the difference in means of these measurements between control and Cushing's disease patients. Normality assumption was checked </w:t>
      </w:r>
      <w:r w:rsidR="007908AD">
        <w:t>via</w:t>
      </w:r>
      <w:r>
        <w:t xml:space="preserve"> Shapiro-</w:t>
      </w:r>
      <w:proofErr w:type="spellStart"/>
      <w:r>
        <w:t>Wi</w:t>
      </w:r>
      <w:r w:rsidR="007908AD">
        <w:t>lk</w:t>
      </w:r>
      <w:proofErr w:type="spellEnd"/>
      <w:r w:rsidR="007908AD">
        <w:t xml:space="preserve"> test. Wilcoxon rank sum tests were </w:t>
      </w:r>
      <w:r>
        <w:t xml:space="preserve">performed for HOMA-IR score, insulin levels and the 14:0, 16:0, 20:0 </w:t>
      </w:r>
      <w:proofErr w:type="spellStart"/>
      <w:r>
        <w:t>ceramides</w:t>
      </w:r>
      <w:proofErr w:type="spellEnd"/>
      <w:r>
        <w:t xml:space="preserve"> and the C16:0 </w:t>
      </w:r>
      <w:proofErr w:type="spellStart"/>
      <w:r>
        <w:t>glucosylceramide</w:t>
      </w:r>
      <w:proofErr w:type="spellEnd"/>
      <w:r>
        <w:t xml:space="preserve"> species as these data were not normally distributed.</w:t>
      </w:r>
    </w:p>
    <w:p w14:paraId="121F4AF6" w14:textId="400627BF" w:rsidR="002025A3" w:rsidRDefault="002025A3" w:rsidP="002025A3">
      <w:r>
        <w:t xml:space="preserve">Welch’s t-test was used for basal lipolysis since the equal variance assumption was rejected by </w:t>
      </w:r>
      <w:proofErr w:type="spellStart"/>
      <w:r>
        <w:t>Levene's</w:t>
      </w:r>
      <w:proofErr w:type="spellEnd"/>
      <w:r>
        <w:t xml:space="preserve"> test (car package version </w:t>
      </w:r>
      <w:r w:rsidR="007908AD">
        <w:t>2.0-19</w:t>
      </w:r>
      <w:r>
        <w:t>). Correlation coefficients were calculated by Pearson's product-moment.  Statistical significance in this study was defined as a p</w:t>
      </w:r>
      <w:r w:rsidR="003218D6">
        <w:t>/q</w:t>
      </w:r>
      <w:r>
        <w:t>-value of less than 0.05.  All statistical tests were performed using t</w:t>
      </w:r>
      <w:r w:rsidR="007908AD">
        <w:t>he R package (version 3.0.2,</w:t>
      </w:r>
      <w:r w:rsidR="007908AD">
        <w:fldChar w:fldCharType="begin" w:fldLock="1"/>
      </w:r>
      <w:r w:rsidR="007908A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7908AD">
        <w:fldChar w:fldCharType="separate"/>
      </w:r>
      <w:r w:rsidR="007908AD" w:rsidRPr="007908AD">
        <w:rPr>
          <w:noProof/>
        </w:rPr>
        <w:t>(R Core Team 2013)</w:t>
      </w:r>
      <w:r w:rsidR="007908AD">
        <w:fldChar w:fldCharType="end"/>
      </w:r>
      <w:r>
        <w:t>). To correct</w:t>
      </w:r>
      <w:r w:rsidR="003218D6">
        <w:t xml:space="preserve"> for multiple hypotheses</w:t>
      </w:r>
      <w:r>
        <w:t>, p-values were adjusted 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All data are presented as mean +/- standard error of the mean.</w:t>
      </w:r>
    </w:p>
    <w:p w14:paraId="558B734B" w14:textId="77777777" w:rsidR="00F0643F" w:rsidRDefault="00F0643F" w:rsidP="002025A3"/>
    <w:p w14:paraId="68B72C1A" w14:textId="61326A46" w:rsidR="007908AD" w:rsidRDefault="002025A3" w:rsidP="002025A3">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w:t>
      </w:r>
      <w:commentRangeStart w:id="55"/>
      <w:r>
        <w:t xml:space="preserve">microRNA target gene sets. </w:t>
      </w:r>
      <w:commentRangeEnd w:id="55"/>
      <w:r w:rsidR="003218D6">
        <w:rPr>
          <w:rStyle w:val="CommentReference"/>
        </w:rPr>
        <w:commentReference w:id="55"/>
      </w:r>
      <w:r>
        <w:t xml:space="preserve">The gene list was ranked based on t-statistics and the statistical significance of the enrichment score was determined by performing 1000 phenotype permutation. Other settings for GSEA were left </w:t>
      </w:r>
      <w:r w:rsidR="007908AD">
        <w:t>to the software defaults.  All code and raw data from this study are available through the Gene Expression Omnibus (</w:t>
      </w:r>
      <w:commentRangeStart w:id="56"/>
      <w:r w:rsidR="007908AD">
        <w:t>GSEXXXXX</w:t>
      </w:r>
      <w:commentRangeEnd w:id="56"/>
      <w:r w:rsidR="007908AD">
        <w:rPr>
          <w:rStyle w:val="CommentReference"/>
        </w:rPr>
        <w:commentReference w:id="56"/>
      </w:r>
      <w:r w:rsidR="007908AD">
        <w:t xml:space="preserve">) and at </w:t>
      </w:r>
      <w:commentRangeStart w:id="57"/>
      <w:r w:rsidR="008D20DD" w:rsidRPr="008D20DD">
        <w:t>http://bridgeslab.github.io/CushingAcromegalyStudy/</w:t>
      </w:r>
      <w:commentRangeEnd w:id="57"/>
      <w:r w:rsidR="008D20DD">
        <w:rPr>
          <w:rStyle w:val="CommentReference"/>
        </w:rPr>
        <w:commentReference w:id="57"/>
      </w:r>
    </w:p>
    <w:p w14:paraId="11073828" w14:textId="77777777" w:rsidR="002025A3" w:rsidRDefault="002025A3" w:rsidP="00F0643F">
      <w:pPr>
        <w:pStyle w:val="Heading1"/>
      </w:pPr>
      <w:r>
        <w:t xml:space="preserve">Results </w:t>
      </w:r>
    </w:p>
    <w:p w14:paraId="5D02140C" w14:textId="77777777" w:rsidR="002025A3" w:rsidRDefault="002025A3" w:rsidP="00F0643F">
      <w:pPr>
        <w:pStyle w:val="Heading2"/>
      </w:pPr>
      <w:r>
        <w:t>Patient characteristics</w:t>
      </w:r>
    </w:p>
    <w:p w14:paraId="72471281" w14:textId="788ABB36" w:rsidR="00920456" w:rsidRDefault="002025A3" w:rsidP="00920456">
      <w:pPr>
        <w:shd w:val="clear" w:color="auto" w:fill="FFFFFF"/>
      </w:pPr>
      <w:r w:rsidRPr="00920456">
        <w:t>Clinical and metabolic measurements were obtained for 5 Cushing's disease patients and 11 controls</w:t>
      </w:r>
      <w:r w:rsidR="0092656E" w:rsidRPr="00920456">
        <w:t xml:space="preserve">, </w:t>
      </w:r>
      <w:proofErr w:type="gramStart"/>
      <w:r w:rsidR="0092656E" w:rsidRPr="00920456">
        <w:t>who</w:t>
      </w:r>
      <w:proofErr w:type="gramEnd"/>
      <w:r w:rsidR="0092656E" w:rsidRPr="00920456">
        <w:t xml:space="preserve"> were admitted with non-secreting adenomas</w:t>
      </w:r>
      <w:r w:rsidRPr="00920456">
        <w:t xml:space="preserve">. Patient characteristics are shown in Table </w:t>
      </w:r>
      <w:ins w:id="58" w:author="Innocence Harvey" w:date="2015-02-26T20:34:00Z">
        <w:r w:rsidR="00FD6522">
          <w:t>2</w:t>
        </w:r>
      </w:ins>
      <w:del w:id="59" w:author="Innocence Harvey" w:date="2015-02-26T20:34:00Z">
        <w:r w:rsidRPr="00920456" w:rsidDel="00FD6522">
          <w:delText>1</w:delText>
        </w:r>
      </w:del>
      <w:r w:rsidRPr="00920456">
        <w:t xml:space="preserve">. </w:t>
      </w:r>
      <w:r w:rsidR="00DC3261" w:rsidRPr="00A97E6D">
        <w:t>Our Cushing’s patients were in general younger and had smaller tumors than the patients with non-secreting adenomas.  In our cohort there</w:t>
      </w:r>
      <w:r w:rsidRPr="00294685">
        <w:t xml:space="preserve"> was a trend </w:t>
      </w:r>
      <w:r w:rsidR="00DC3261" w:rsidRPr="00294685">
        <w:t>towards elevated</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920456">
      <w:pPr>
        <w:shd w:val="clear" w:color="auto" w:fill="FFFFFF"/>
        <w:rPr>
          <w:rFonts w:eastAsia="Times New Roman" w:cs="Arial"/>
          <w:lang w:bidi="he-IL"/>
        </w:rPr>
      </w:pPr>
    </w:p>
    <w:p w14:paraId="33C7EF12" w14:textId="422152D4" w:rsidR="002025A3" w:rsidRDefault="006259A6" w:rsidP="00920456">
      <w:pPr>
        <w:shd w:val="clear" w:color="auto" w:fill="FFFFFF"/>
      </w:pPr>
      <w:r>
        <w:t xml:space="preserve">We also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 while </w:t>
      </w:r>
      <w:r w:rsidR="002B30A6">
        <w:t xml:space="preserve">only </w:t>
      </w:r>
      <w:r w:rsidR="002025A3">
        <w:t>1 of</w:t>
      </w:r>
      <w:r>
        <w:t xml:space="preserve"> </w:t>
      </w:r>
      <w:r>
        <w:lastRenderedPageBreak/>
        <w:t>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elevations in both ALT and AST in serum from Cushing’s 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rates of non-alcoholic fatty liver disease in Cushing’s 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2025A3"/>
    <w:p w14:paraId="50A0F8CF" w14:textId="77777777" w:rsidR="00F0643F" w:rsidRDefault="00F0643F" w:rsidP="00F0643F">
      <w:pPr>
        <w:pStyle w:val="Heading2"/>
      </w:pPr>
      <w:r>
        <w:t xml:space="preserve">Dexamethasone Treatment of Mice As a Model of Cushing’s </w:t>
      </w:r>
      <w:proofErr w:type="gramStart"/>
      <w:r>
        <w:t>Syndrome</w:t>
      </w:r>
      <w:proofErr w:type="gramEnd"/>
    </w:p>
    <w:p w14:paraId="4A7603C7" w14:textId="4B36167E" w:rsidR="002025A3" w:rsidRDefault="00A74BCC" w:rsidP="002025A3">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rily in lean body mass (Figure 2</w:t>
      </w:r>
      <w:r>
        <w:t xml:space="preserve">B).  This is consistent with the effects of </w:t>
      </w:r>
      <w:proofErr w:type="spellStart"/>
      <w:r>
        <w:t>glucococorticoids</w:t>
      </w:r>
      <w:proofErr w:type="spellEnd"/>
      <w:r>
        <w:t xml:space="preserve"> on muscle atrophy that ha</w:t>
      </w:r>
      <w:r w:rsidR="00F22BAB">
        <w:t>ve</w:t>
      </w:r>
      <w:r>
        <w:t xml:space="preserve"> been previously reported</w:t>
      </w:r>
      <w:ins w:id="60" w:author="Innocence Harvey" w:date="2015-02-26T18:01:00Z">
        <w:r w:rsidR="002D4A05" w:rsidRPr="002D4A05">
          <w:rPr>
            <w:rFonts w:ascii="Trebuchet MS" w:hAnsi="Trebuchet MS" w:cs="Trebuchet MS"/>
            <w:color w:val="0A0A06"/>
          </w:rPr>
          <w:t xml:space="preserve"> </w:t>
        </w:r>
      </w:ins>
      <w:ins w:id="61" w:author="Innocence Harvey" w:date="2015-02-26T18:02:00Z">
        <w:r w:rsidR="002D4A05">
          <w:rPr>
            <w:rFonts w:ascii="Trebuchet MS" w:hAnsi="Trebuchet MS" w:cs="Trebuchet MS"/>
            <w:color w:val="0A0A06"/>
          </w:rPr>
          <w:t>(</w:t>
        </w:r>
      </w:ins>
      <w:ins w:id="62" w:author="Innocence Harvey" w:date="2015-02-26T18:01:00Z">
        <w:r w:rsidR="002D4A05">
          <w:rPr>
            <w:rFonts w:ascii="Trebuchet MS" w:hAnsi="Trebuchet MS" w:cs="Trebuchet MS"/>
            <w:color w:val="0A0A06"/>
          </w:rPr>
          <w:t>Hadley ME: Endocrinology. Englewood Cliffs, NJ: Prentice Hall, 1992)</w:t>
        </w:r>
      </w:ins>
      <w:r>
        <w:t>.</w:t>
      </w:r>
      <w:r w:rsidR="00F36835">
        <w:t xml:space="preserve">  After 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Throughout the study, we did not detect any differences in</w:t>
      </w:r>
      <w:r w:rsidR="00931FFA">
        <w:t xml:space="preserve"> food int</w:t>
      </w:r>
      <w:r w:rsidR="006E37CB">
        <w:t>ake between the groups (Figure 2</w:t>
      </w:r>
      <w:r w:rsidR="00C93467">
        <w:t>E</w:t>
      </w:r>
      <w:r w:rsidR="00931FFA">
        <w:t xml:space="preserve">).  To evaluate insulin sensitivity, we performed insulin tolerance tests on these mice at </w:t>
      </w:r>
      <w:r w:rsidR="003E29F9">
        <w:t>21</w:t>
      </w:r>
      <w:r w:rsidR="00931FFA">
        <w:t xml:space="preserve"> weeks of age,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F, we observed elevated subcutaneous fat mass in these animals.</w:t>
      </w:r>
      <w:r w:rsidR="00600CE6">
        <w:t xml:space="preserve"> </w:t>
      </w:r>
    </w:p>
    <w:p w14:paraId="7128C4A9" w14:textId="77777777" w:rsidR="00A74BCC" w:rsidRDefault="00A74BCC" w:rsidP="002025A3"/>
    <w:p w14:paraId="2C7BB652" w14:textId="5A24340C" w:rsidR="002025A3" w:rsidRDefault="00600CE6" w:rsidP="00F0643F">
      <w:pPr>
        <w:pStyle w:val="Heading2"/>
      </w:pPr>
      <w:proofErr w:type="spellStart"/>
      <w:r>
        <w:t>Transcriptomic</w:t>
      </w:r>
      <w:proofErr w:type="spellEnd"/>
      <w:r>
        <w:t xml:space="preserve"> a</w:t>
      </w:r>
      <w:r w:rsidR="002025A3">
        <w:t>nalysis</w:t>
      </w:r>
      <w:r>
        <w:t xml:space="preserve"> of human adipose tissue from Cushing’s patients</w:t>
      </w:r>
    </w:p>
    <w:p w14:paraId="210E3724" w14:textId="0D9EBA6C" w:rsidR="002025A3" w:rsidRDefault="002025A3" w:rsidP="002025A3">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92656E">
        <w:t xml:space="preserve">ous adipose tissue mRNA </w:t>
      </w:r>
      <w:proofErr w:type="gramStart"/>
      <w:r w:rsidR="0092656E">
        <w:t>from  the</w:t>
      </w:r>
      <w:proofErr w:type="gramEnd"/>
      <w:r w:rsidR="0092656E">
        <w:t xml:space="preserve"> </w:t>
      </w:r>
      <w:r>
        <w:t xml:space="preserve">5 Cushing's disease patients </w:t>
      </w:r>
      <w:r w:rsidR="00521A96">
        <w:t xml:space="preserve">and 11 controls.  We identified </w:t>
      </w:r>
      <w:commentRangeStart w:id="63"/>
      <w:r w:rsidR="00521A96">
        <w:t xml:space="preserve">473 </w:t>
      </w:r>
      <w:r>
        <w:t xml:space="preserve">genes </w:t>
      </w:r>
      <w:commentRangeEnd w:id="63"/>
      <w:r w:rsidR="00270104">
        <w:rPr>
          <w:rStyle w:val="CommentReference"/>
        </w:rPr>
        <w:commentReference w:id="63"/>
      </w:r>
      <w:r>
        <w:t>that had significantly different expression in</w:t>
      </w:r>
      <w:r w:rsidR="00C93467">
        <w:t xml:space="preserve"> Cushing's 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2025A3"/>
    <w:p w14:paraId="39662144" w14:textId="7D3D00AC" w:rsidR="002025A3" w:rsidRDefault="00A20F23" w:rsidP="002025A3">
      <w:r>
        <w:t>To identify conserved pathways underlying these changes, gene</w:t>
      </w:r>
      <w:r w:rsidR="002025A3">
        <w:t xml:space="preserve"> set enrichment analysis </w:t>
      </w:r>
      <w:r w:rsidR="001C7894">
        <w:t xml:space="preserve">was performed on these data.  As summarized in Table </w:t>
      </w:r>
      <w:ins w:id="64" w:author="Innocence Harvey" w:date="2015-02-26T20:35:00Z">
        <w:r w:rsidR="00FD6522">
          <w:t>3</w:t>
        </w:r>
      </w:ins>
      <w:del w:id="65" w:author="Innocence Harvey" w:date="2015-02-26T20:35:00Z">
        <w:r w:rsidR="001C7894" w:rsidDel="00FD6522">
          <w:delText>2</w:delText>
        </w:r>
      </w:del>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below.</w:t>
      </w:r>
    </w:p>
    <w:p w14:paraId="1E170898" w14:textId="77777777" w:rsidR="002025A3" w:rsidRDefault="002025A3" w:rsidP="002025A3"/>
    <w:p w14:paraId="5609E27B" w14:textId="4938C836" w:rsidR="002025A3" w:rsidRDefault="00CD160B" w:rsidP="002025A3">
      <w:r>
        <w:t>We next evaluated the levels of the glucocorticoid receptor (</w:t>
      </w:r>
      <w:r>
        <w:rPr>
          <w:i/>
        </w:rPr>
        <w:t>NR3C1</w:t>
      </w:r>
      <w:r>
        <w:t xml:space="preserve">) and the </w:t>
      </w:r>
      <w:proofErr w:type="spellStart"/>
      <w:r>
        <w:t>mineralcorticoid</w:t>
      </w:r>
      <w:proofErr w:type="spellEnd"/>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cortisol in adipose tissues</w:t>
      </w:r>
      <w:r w:rsidR="00F445F4">
        <w:t xml:space="preserve">.  We observed a </w:t>
      </w:r>
      <w:r w:rsidR="001B369A">
        <w:t xml:space="preserve">trend </w:t>
      </w:r>
      <w:r w:rsidR="006263FB">
        <w:t>towards</w:t>
      </w:r>
      <w:r w:rsidR="00F445F4">
        <w:t xml:space="preserve"> reduction</w:t>
      </w:r>
      <w:r w:rsidR="006263FB">
        <w:t>s</w:t>
      </w:r>
      <w:r w:rsidR="00F445F4">
        <w:t xml:space="preserve">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nd a</w:t>
      </w:r>
      <w:r w:rsidR="001B369A">
        <w:t xml:space="preserve"> trend </w:t>
      </w:r>
      <w:r w:rsidR="006263FB">
        <w:t>towards</w:t>
      </w:r>
      <w:r w:rsidR="001B369A">
        <w:t xml:space="preserve"> higher </w:t>
      </w:r>
      <w:proofErr w:type="spellStart"/>
      <w:r w:rsidR="001B369A">
        <w:t>resistin</w:t>
      </w:r>
      <w:proofErr w:type="spellEnd"/>
      <w:r w:rsidR="001B369A">
        <w:t xml:space="preserve"> (</w:t>
      </w:r>
      <w:r w:rsidR="001B369A">
        <w:rPr>
          <w:i/>
        </w:rPr>
        <w:t>RETN)</w:t>
      </w:r>
      <w:r w:rsidR="001B369A">
        <w:t xml:space="preserve"> expression</w:t>
      </w:r>
      <w:r w:rsidR="006263FB">
        <w:t xml:space="preserve"> </w:t>
      </w:r>
      <w:r w:rsidR="001265D3">
        <w:t xml:space="preserve">but no significant changes </w:t>
      </w:r>
      <w:proofErr w:type="gramStart"/>
      <w:r w:rsidR="001265D3">
        <w:t xml:space="preserve">in  </w:t>
      </w:r>
      <w:proofErr w:type="spellStart"/>
      <w:r w:rsidR="001265D3">
        <w:t>adiponectin</w:t>
      </w:r>
      <w:proofErr w:type="spellEnd"/>
      <w:proofErr w:type="gramEnd"/>
      <w:r w:rsidR="001265D3">
        <w:t xml:space="preserve"> mRNA levels (</w:t>
      </w:r>
      <w:r w:rsidR="001265D3" w:rsidRPr="00521A96">
        <w:rPr>
          <w:i/>
        </w:rPr>
        <w:t>ADIPOQ</w:t>
      </w:r>
      <w:r w:rsidR="001265D3">
        <w:t xml:space="preserve">, q=0.94; Figure 3C).  </w:t>
      </w:r>
    </w:p>
    <w:p w14:paraId="54425C3A" w14:textId="77777777" w:rsidR="002025A3" w:rsidRDefault="002025A3" w:rsidP="002025A3">
      <w:r>
        <w:t xml:space="preserve"> </w:t>
      </w:r>
    </w:p>
    <w:p w14:paraId="10D90B38" w14:textId="77777777" w:rsidR="002025A3" w:rsidRDefault="00F0643F" w:rsidP="00F0643F">
      <w:pPr>
        <w:pStyle w:val="Heading2"/>
      </w:pPr>
      <w:proofErr w:type="spellStart"/>
      <w:r>
        <w:t>Lipogeneic</w:t>
      </w:r>
      <w:proofErr w:type="spellEnd"/>
      <w:r>
        <w:t xml:space="preserve"> Genes are </w:t>
      </w:r>
      <w:proofErr w:type="spellStart"/>
      <w:r>
        <w:t>Upregulated</w:t>
      </w:r>
      <w:proofErr w:type="spellEnd"/>
      <w:r>
        <w:t xml:space="preserve"> in Response to Elevated Glucocorticoids</w:t>
      </w:r>
    </w:p>
    <w:p w14:paraId="7CAB8786" w14:textId="571C7D09" w:rsidR="005A3933" w:rsidRDefault="003B269B" w:rsidP="005A3933">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Several g</w:t>
      </w:r>
      <w:r w:rsidR="002025A3">
        <w:t xml:space="preserve">enes involved in </w:t>
      </w:r>
      <w:r>
        <w:t xml:space="preserve">the synthesis </w:t>
      </w:r>
      <w:proofErr w:type="gramStart"/>
      <w:r>
        <w:t xml:space="preserve">of  </w:t>
      </w:r>
      <w:r w:rsidR="002025A3">
        <w:t>fatty</w:t>
      </w:r>
      <w:proofErr w:type="gramEnd"/>
      <w:r w:rsidR="002025A3">
        <w:t xml:space="preserve"> acids were expressed at higher levels </w:t>
      </w:r>
      <w:r>
        <w:t xml:space="preserve">including </w:t>
      </w:r>
      <w:r w:rsidR="00323F22">
        <w:rPr>
          <w:i/>
        </w:rPr>
        <w:t>ACACA,</w:t>
      </w:r>
      <w:r w:rsidR="00C72C44">
        <w:rPr>
          <w:i/>
        </w:rPr>
        <w:t xml:space="preserve"> </w:t>
      </w:r>
      <w:r w:rsidR="00BD0693" w:rsidRPr="00BD0693">
        <w:rPr>
          <w:i/>
        </w:rPr>
        <w:t>FASN, AACSL4/5,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s patients</w:t>
      </w:r>
      <w:r w:rsidR="004276D8">
        <w:t xml:space="preserve"> (Figure </w:t>
      </w:r>
      <w:r w:rsidR="00323F22">
        <w:t>4C</w:t>
      </w:r>
      <w:r w:rsidR="004276D8">
        <w:t>)</w:t>
      </w:r>
      <w:r w:rsidR="005A3933">
        <w:t xml:space="preserve">.  </w:t>
      </w:r>
    </w:p>
    <w:p w14:paraId="57A4DEDB" w14:textId="77777777" w:rsidR="002025A3" w:rsidRDefault="002025A3" w:rsidP="002025A3"/>
    <w:p w14:paraId="3C5E583D" w14:textId="03AAB690" w:rsidR="00270104" w:rsidRDefault="004276D8" w:rsidP="00154286">
      <w:r>
        <w:t xml:space="preserve">In spite of increased lipid deposition and elevations of </w:t>
      </w:r>
      <w:proofErr w:type="spellStart"/>
      <w:r>
        <w:t>lipogenic</w:t>
      </w:r>
      <w:proofErr w:type="spellEnd"/>
      <w:r>
        <w:t xml:space="preserve"> genes in Cushing’s </w:t>
      </w:r>
      <w:proofErr w:type="gramStart"/>
      <w:r>
        <w:t>patients</w:t>
      </w:r>
      <w:proofErr w:type="gramEnd"/>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as induced 1.45 fold (q=0.055) 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in subcutaneous adipose tissue from Cushing’s patients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270104">
        <w:t xml:space="preserve">, but our data supports an insulin-independent activation as well, since in our explants insulin was not present.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270104"/>
    <w:p w14:paraId="336D6AB1" w14:textId="068AC726" w:rsidR="00F1025D" w:rsidRDefault="00F1025D" w:rsidP="00F1025D">
      <w:r w:rsidRPr="00F1025D">
        <w:t xml:space="preserve"> </w:t>
      </w:r>
      <w:r>
        <w:t xml:space="preserve">We also observed elevations in several genes that </w:t>
      </w:r>
      <w:r w:rsidR="00725D79">
        <w:t xml:space="preserve">regulate steroid biogenesis, </w:t>
      </w:r>
      <w:r w:rsidR="00E10D57">
        <w:t xml:space="preserve">described in Figure 4E, </w:t>
      </w:r>
      <w:r w:rsidR="001E43B2">
        <w:t xml:space="preserve">including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proofErr w:type="gramStart"/>
      <w:r w:rsidR="001E43B2">
        <w:t>)</w:t>
      </w:r>
      <w:r w:rsidR="00725D79">
        <w:t xml:space="preserve"> </w:t>
      </w:r>
      <w:r w:rsidR="001E43B2">
        <w:t>,</w:t>
      </w:r>
      <w:proofErr w:type="gramEnd"/>
      <w:r w:rsidR="001E43B2">
        <w:t xml:space="preserve">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w:t>
      </w:r>
      <w:r w:rsidR="001E43B2">
        <w:lastRenderedPageBreak/>
        <w:t xml:space="preserve">steroid </w:t>
      </w:r>
      <w:proofErr w:type="spellStart"/>
      <w:r w:rsidR="001E43B2">
        <w:t>sulfatase</w:t>
      </w:r>
      <w:proofErr w:type="spellEnd"/>
      <w:r w:rsidR="001E43B2">
        <w:t xml:space="preserve"> (STS) , 7-dehydrocholesterol </w:t>
      </w:r>
      <w:proofErr w:type="spellStart"/>
      <w:r w:rsidR="001E43B2">
        <w:t>reductase</w:t>
      </w:r>
      <w:proofErr w:type="spellEnd"/>
      <w:r w:rsidR="001E43B2">
        <w:t xml:space="preserve"> (DHCR7)</w:t>
      </w:r>
      <w:r w:rsidR="00DC1A40">
        <w:t>, NAD(P) dependent steroid dehydrogenase-like (NSDHL) and HMG-CoA synthase (HMGCS1)</w:t>
      </w:r>
      <w:r w:rsidR="00E10D57">
        <w:t>.</w:t>
      </w:r>
      <w:r w:rsidR="002F7649">
        <w:t xml:space="preserve"> </w:t>
      </w:r>
    </w:p>
    <w:p w14:paraId="4FCBDDEF" w14:textId="77777777" w:rsidR="00F1025D" w:rsidRDefault="00F1025D" w:rsidP="00F1025D"/>
    <w:p w14:paraId="1838A2D7" w14:textId="3B7DBC0A" w:rsidR="00F1025D" w:rsidRPr="00352180" w:rsidRDefault="00352180" w:rsidP="00F1025D">
      <w:r>
        <w:t xml:space="preserve">To examine </w:t>
      </w:r>
      <w:r w:rsidR="00DC1A40">
        <w:t xml:space="preserve">whether </w:t>
      </w:r>
      <w:proofErr w:type="spellStart"/>
      <w:r w:rsidR="00DC1A40">
        <w:t>lipogenic</w:t>
      </w:r>
      <w:proofErr w:type="spellEnd"/>
      <w:r w:rsidR="00DC1A40">
        <w:t xml:space="preserve"> genes are activated</w:t>
      </w:r>
      <w:r>
        <w:t xml:space="preserve"> in mice, we</w:t>
      </w:r>
      <w:r w:rsidR="00F1025D">
        <w:t xml:space="preserve"> </w:t>
      </w:r>
      <w:r>
        <w:t>tested</w:t>
      </w:r>
      <w:r w:rsidR="00F1025D">
        <w:t xml:space="preserve"> several of these genes in subcutaneous adipose tissue from 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Interestingly, we did not observe an elevation in the mouse isoform of </w:t>
      </w:r>
      <w:r>
        <w:rPr>
          <w:i/>
        </w:rPr>
        <w:t>SCD</w:t>
      </w:r>
      <w:r>
        <w:t xml:space="preserve">, but saw instead a reduction in </w:t>
      </w:r>
      <w:r>
        <w:rPr>
          <w:i/>
        </w:rPr>
        <w:t>Scd1</w:t>
      </w:r>
      <w:r>
        <w:t xml:space="preserve"> mRNA.</w:t>
      </w:r>
    </w:p>
    <w:p w14:paraId="311DA17C" w14:textId="099C2586" w:rsidR="002025A3" w:rsidRDefault="002025A3" w:rsidP="00E318EB">
      <w:pPr>
        <w:pStyle w:val="Heading2"/>
      </w:pPr>
      <w:r>
        <w:t xml:space="preserve">Genes </w:t>
      </w:r>
      <w:r w:rsidR="003218D6">
        <w:t>controlling</w:t>
      </w:r>
      <w:r>
        <w:t xml:space="preserve"> </w:t>
      </w:r>
      <w:r w:rsidR="007574EE">
        <w:t>glucose oxidation are elevated</w:t>
      </w:r>
      <w:r w:rsidR="002B3E82">
        <w:t xml:space="preserve"> in Cushing's patients</w:t>
      </w:r>
    </w:p>
    <w:p w14:paraId="6AAB2DDB" w14:textId="6CDA0A29" w:rsidR="00E318EB" w:rsidRPr="00E10D57" w:rsidRDefault="002025A3" w:rsidP="00F637BB">
      <w:pPr>
        <w:rPr>
          <w:i/>
        </w:rPr>
      </w:pPr>
      <w:commentRangeStart w:id="66"/>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A631D1">
        <w:t xml:space="preserve">  (Figure 5B).</w:t>
      </w:r>
    </w:p>
    <w:p w14:paraId="465F032B" w14:textId="77777777" w:rsidR="002025A3" w:rsidRDefault="002025A3" w:rsidP="002025A3"/>
    <w:p w14:paraId="1CE7668B" w14:textId="66FD18E1" w:rsidR="002025A3" w:rsidRDefault="002B3E82" w:rsidP="002025A3">
      <w:r>
        <w:t>The major glycogen synthesis transcripts wer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glycogenesis </w:t>
      </w:r>
      <w:r w:rsidR="0098461E">
        <w:fldChar w:fldCharType="begin" w:fldLock="1"/>
      </w:r>
      <w:r w:rsidR="0098461E">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aa97f7a9-2899-43a7-9b5a-bd2a63e7890c"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p>
    <w:commentRangeEnd w:id="66"/>
    <w:p w14:paraId="7455B13E" w14:textId="77777777" w:rsidR="002025A3" w:rsidRDefault="00260B2D" w:rsidP="002025A3">
      <w:r>
        <w:rPr>
          <w:rStyle w:val="CommentReference"/>
        </w:rPr>
        <w:commentReference w:id="66"/>
      </w:r>
    </w:p>
    <w:p w14:paraId="2D6B54FF" w14:textId="77777777" w:rsidR="002025A3" w:rsidRDefault="00F0643F" w:rsidP="00F0643F">
      <w:pPr>
        <w:pStyle w:val="Heading2"/>
      </w:pPr>
      <w:r>
        <w:t>Genes that regulate protein ca</w:t>
      </w:r>
      <w:r w:rsidR="002025A3">
        <w:t>tabolism</w:t>
      </w:r>
      <w:r>
        <w:t xml:space="preserve"> are </w:t>
      </w:r>
      <w:proofErr w:type="spellStart"/>
      <w:r>
        <w:t>upregulated</w:t>
      </w:r>
      <w:proofErr w:type="spellEnd"/>
      <w:r>
        <w:t xml:space="preserve"> in adipose tissue.</w:t>
      </w:r>
    </w:p>
    <w:p w14:paraId="7D6AFCC9" w14:textId="11E9E5BC" w:rsidR="00F637BB" w:rsidRDefault="00F637BB" w:rsidP="002025A3">
      <w:r>
        <w:t>We found two major pathways of protein homeostasis in response to glucocorticoids.  In concert with reductions in lean body (including muscle) mass (Figure 2B), we observed substantial muscle weakness in mice treated with dexamethaso</w:t>
      </w:r>
      <w:r w:rsidR="00E914B3">
        <w:t xml:space="preserve">ne (Figure 6A).  </w:t>
      </w:r>
      <w:r w:rsidR="00161D64">
        <w:t xml:space="preserve">In a separate cohort, after one week of dexamethasone treatment </w:t>
      </w:r>
      <w:r w:rsidR="00E914B3">
        <w:t xml:space="preserve">skeletal muscle, mRNA levels of the E3 ligases (Atrogin-1 and MuRF1 were induced) as were the </w:t>
      </w:r>
      <w:proofErr w:type="spellStart"/>
      <w:r w:rsidR="00E914B3">
        <w:t>prote</w:t>
      </w:r>
      <w:r w:rsidR="0098461E">
        <w:t>a</w:t>
      </w:r>
      <w:r w:rsidR="00E914B3">
        <w:t>somal</w:t>
      </w:r>
      <w:proofErr w:type="spellEnd"/>
      <w:r w:rsidR="00E914B3">
        <w:t xml:space="preserve"> genes </w:t>
      </w:r>
      <w:r w:rsidR="00E914B3">
        <w:rPr>
          <w:i/>
        </w:rPr>
        <w:t xml:space="preserve">Psmd1 </w:t>
      </w:r>
      <w:r w:rsidR="00E914B3" w:rsidRPr="00E914B3">
        <w:t>and</w:t>
      </w:r>
      <w:r w:rsidR="00E914B3">
        <w:rPr>
          <w:i/>
        </w:rPr>
        <w:t xml:space="preserve"> 8</w:t>
      </w:r>
      <w:r w:rsidR="00E914B3">
        <w:t xml:space="preserve"> (Figure 6B).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 xml:space="preserve">from mice treated with </w:t>
      </w:r>
      <w:r w:rsidR="00E914B3">
        <w:t xml:space="preserve">dexamethasone </w:t>
      </w:r>
      <w:r w:rsidR="00161D64">
        <w:t>for 12 weeks</w:t>
      </w:r>
      <w:r w:rsidR="00E914B3">
        <w:t xml:space="preserve"> (Figure 6C).</w:t>
      </w:r>
    </w:p>
    <w:p w14:paraId="77CAB67E" w14:textId="77777777" w:rsidR="00E914B3" w:rsidRDefault="00E914B3" w:rsidP="002025A3"/>
    <w:p w14:paraId="6A7214BA" w14:textId="3EB582BD" w:rsidR="002025A3" w:rsidRDefault="00E914B3" w:rsidP="002025A3">
      <w:r>
        <w:t xml:space="preserve">In adipose tissue from Cushing’s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but also an induction of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Together these data support the hypothesis that protein catabolism and reductions of protein synthesis also occur in adipose tissue in response to glucocorticoid exposure.</w:t>
      </w:r>
      <w:r w:rsidR="00A12B51">
        <w:t xml:space="preserve"> </w:t>
      </w:r>
    </w:p>
    <w:p w14:paraId="359214CA" w14:textId="27358BC8" w:rsidR="002025A3" w:rsidRDefault="00F0643F" w:rsidP="00F0643F">
      <w:pPr>
        <w:pStyle w:val="Heading2"/>
      </w:pPr>
      <w:r>
        <w:t>Genes involved in proximal insulin signaling are u</w:t>
      </w:r>
      <w:r w:rsidR="00E318EB">
        <w:t>nchanged in adipose tissue from</w:t>
      </w:r>
      <w:r>
        <w:t xml:space="preserve"> Cushing’s Patients.</w:t>
      </w:r>
    </w:p>
    <w:p w14:paraId="3FD45D0B" w14:textId="4A791C28" w:rsidR="00547DEE" w:rsidRPr="00547DEE" w:rsidRDefault="00E318EB" w:rsidP="00547DEE">
      <w:r>
        <w:t xml:space="preserve">As described in Figures </w:t>
      </w:r>
      <w:r w:rsidR="00651227">
        <w:t>1B an</w:t>
      </w:r>
      <w:r>
        <w:t xml:space="preserve">d </w:t>
      </w:r>
      <w:r w:rsidR="00651227">
        <w:t xml:space="preserve">2F, </w:t>
      </w:r>
      <w:r>
        <w:t xml:space="preserve">we observed insulin resistance in concert with elevated glucocorticoid levels in both mice and humans.  Several mechanisms have been proposed to link glucocorticoids to insulin </w:t>
      </w:r>
      <w:r w:rsidR="00651227">
        <w:t>sensitivity</w:t>
      </w:r>
      <w:r>
        <w:t xml:space="preserve"> including </w:t>
      </w:r>
      <w:r w:rsidR="00651227">
        <w:t xml:space="preserve">elevated </w:t>
      </w:r>
      <w:r w:rsidR="00651227">
        <w:lastRenderedPageBreak/>
        <w:t>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2025A3"/>
    <w:p w14:paraId="40344E78" w14:textId="2770B32E" w:rsidR="002025A3" w:rsidRDefault="00261C5D" w:rsidP="00447DB4">
      <w:pPr>
        <w:shd w:val="clear" w:color="auto" w:fill="FFFFFF"/>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2025A3"/>
    <w:p w14:paraId="6A99B514" w14:textId="25C4B455" w:rsidR="00711A42" w:rsidRDefault="00711A42" w:rsidP="00711A42">
      <w:pPr>
        <w:pStyle w:val="Heading2"/>
      </w:pPr>
      <w:r>
        <w:t>Inflammation</w:t>
      </w:r>
    </w:p>
    <w:p w14:paraId="31B31734" w14:textId="20B56642" w:rsidR="002025A3" w:rsidRDefault="009024ED" w:rsidP="002025A3">
      <w:r>
        <w:t xml:space="preserve">Several pathways involved in immune function were </w:t>
      </w:r>
      <w:proofErr w:type="spellStart"/>
      <w:r>
        <w:t>downregulated</w:t>
      </w:r>
      <w:proofErr w:type="spellEnd"/>
      <w:r>
        <w:t xml:space="preserve"> in adipose tissue from Cushing’s 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 these data support the hypothesis that the decreased T-cell activation observed with cortisol signaling also impacts adipose tissue.</w:t>
      </w:r>
    </w:p>
    <w:p w14:paraId="52767B70" w14:textId="266A5965" w:rsidR="00314020" w:rsidRDefault="00314020" w:rsidP="00314020">
      <w:pPr>
        <w:pStyle w:val="Heading2"/>
      </w:pPr>
      <w:r>
        <w:t>Modifying Effect of Obesity on Glucocorticoid Responsiveness</w:t>
      </w:r>
    </w:p>
    <w:p w14:paraId="51E0D0D5" w14:textId="7E4A0A79" w:rsidR="00C54DB8" w:rsidRPr="00C54DB8" w:rsidRDefault="00C54DB8" w:rsidP="00C54DB8">
      <w:r>
        <w:t xml:space="preserve">In our small cohort of Cushing’s subjects, we examined whether some of the dramatic transcriptional changes we observed were modified by the obesity status of the patients.  </w:t>
      </w:r>
      <w:r w:rsidR="00000A0F">
        <w:t xml:space="preserve">We were surprised to note that many genes </w:t>
      </w:r>
      <w:r w:rsidR="0098461E">
        <w:t xml:space="preserve">that </w:t>
      </w:r>
      <w:r w:rsidR="00000A0F">
        <w:t>had strongly elevated transcripts in non-obese Cushing’s patients had largely blunted effe</w:t>
      </w:r>
      <w:r w:rsidR="009A2A7F">
        <w:t xml:space="preserve">cts in obese Cushing’s 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genes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observations quite preliminary, it is suggestive of both a general reduction of glucocorticoid </w:t>
      </w:r>
      <w:r w:rsidR="00BC4151">
        <w:lastRenderedPageBreak/>
        <w:t>sensitivity in obese subjects but also potentially an underapprecia</w:t>
      </w:r>
      <w:r w:rsidR="00754FE6">
        <w:t>ted role of lysosomes in obese patients with elevated cortisol levels.</w:t>
      </w:r>
    </w:p>
    <w:p w14:paraId="3E8DF5EA" w14:textId="77777777" w:rsidR="002025A3" w:rsidRDefault="002025A3" w:rsidP="00F0643F">
      <w:pPr>
        <w:pStyle w:val="Heading1"/>
      </w:pPr>
      <w:r>
        <w:t>Discussion</w:t>
      </w:r>
    </w:p>
    <w:p w14:paraId="671FEB8C" w14:textId="407F46F5" w:rsidR="002025A3" w:rsidRDefault="002025A3" w:rsidP="002025A3">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 these changes reflect a shift towards more rapid conversion of glucose through glycolysis and the TCA cycle and shifting of glucose and protein metabolites towards </w:t>
      </w:r>
      <w:proofErr w:type="spellStart"/>
      <w:r w:rsidR="00DB2ED9">
        <w:t>lipogenic</w:t>
      </w:r>
      <w:proofErr w:type="spellEnd"/>
      <w:r w:rsidR="00DB2ED9">
        <w:t xml:space="preserve"> pathways in adipose tissue.</w:t>
      </w:r>
    </w:p>
    <w:p w14:paraId="789D6EE3" w14:textId="77777777" w:rsidR="00711A42" w:rsidRDefault="00711A42" w:rsidP="002025A3"/>
    <w:p w14:paraId="067C017D" w14:textId="5693FA8B" w:rsidR="006C726C" w:rsidRPr="00513D78" w:rsidRDefault="002025A3" w:rsidP="00DB2ED9">
      <w:pPr>
        <w:rPr>
          <w:rFonts w:ascii="Arial" w:eastAsia="Times New Roman" w:hAnsi="Arial" w:cs="Arial"/>
          <w:sz w:val="20"/>
          <w:szCs w:val="20"/>
          <w:lang w:bidi="he-IL"/>
        </w:rPr>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sis</w:t>
      </w:r>
      <w:proofErr w:type="spellEnd"/>
      <w:r>
        <w:t xml:space="preserve">, as measured by conversion of glucose to neutral lipid  in </w:t>
      </w:r>
      <w:r w:rsidRPr="00C103F7">
        <w:rPr>
          <w:i/>
        </w:rPr>
        <w:t xml:space="preserve">ex vivo </w:t>
      </w:r>
      <w:r>
        <w:t>subcutaneous adipose tissue from Cushing's 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w:t>
      </w:r>
      <w:proofErr w:type="spellStart"/>
      <w:r w:rsidR="00711A42">
        <w:t>lipogenic</w:t>
      </w:r>
      <w:proofErr w:type="spellEnd"/>
      <w:r w:rsidR="00711A42">
        <w:t xml:space="preserve"> genes in human and mouse subcutaneous adipose tissue.</w:t>
      </w:r>
      <w:r w:rsidR="00DB2ED9">
        <w:t xml:space="preserve">  In addition to a shift towards lipid storage, we also observed elevated</w:t>
      </w:r>
      <w:r w:rsidR="006C726C">
        <w:t xml:space="preserve"> expression of glycogen synthesis genes in the Cushing's disease patients</w:t>
      </w:r>
      <w:r w:rsidR="00DB2ED9">
        <w:t>.</w:t>
      </w:r>
    </w:p>
    <w:p w14:paraId="19C4BD62" w14:textId="77777777" w:rsidR="006C726C" w:rsidRDefault="006C726C" w:rsidP="002025A3"/>
    <w:p w14:paraId="4E64CC62" w14:textId="66976316" w:rsidR="002025A3" w:rsidRDefault="002025A3" w:rsidP="002025A3">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730E37">
        <w:t xml:space="preserve"> </w:t>
      </w:r>
      <w:r>
        <w:t xml:space="preserve">and increased muscle expression of </w:t>
      </w:r>
      <w:r w:rsidR="00730E37">
        <w:t>proteases</w:t>
      </w:r>
      <w:r>
        <w:t xml:space="preserve"> (</w:t>
      </w:r>
      <w:proofErr w:type="spellStart"/>
      <w:r>
        <w:t>cathepsins</w:t>
      </w:r>
      <w:proofErr w:type="spellEnd"/>
      <w:r>
        <w:t xml:space="preserve"> B and D, </w:t>
      </w:r>
      <w:proofErr w:type="spellStart"/>
      <w:r>
        <w:t>calpain</w:t>
      </w:r>
      <w:proofErr w:type="spellEnd"/>
      <w:r>
        <w:t>) 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a significant 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suggesting that a similar induction occurs in adipose tissue in Cushi</w:t>
      </w:r>
      <w:r w:rsidR="002D0814">
        <w:t xml:space="preserve">ng's diseas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2025A3"/>
    <w:p w14:paraId="34FB5FD2" w14:textId="0A464AE8" w:rsidR="002025A3" w:rsidRDefault="00F94399" w:rsidP="002025A3">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are mainly due to muscle or liver insulin resistance and that adipose tissue may respond to insulin in a relatively normal </w:t>
      </w:r>
      <w:r>
        <w:lastRenderedPageBreak/>
        <w:t xml:space="preserve">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 xml:space="preserve">g transcripts in adipose tissues (Figure 7A) and a lack of elevated </w:t>
      </w:r>
      <w:commentRangeStart w:id="67"/>
      <w:proofErr w:type="spellStart"/>
      <w:r w:rsidR="005E4873">
        <w:t>ceramides</w:t>
      </w:r>
      <w:proofErr w:type="spellEnd"/>
      <w:r w:rsidR="005E4873">
        <w:t xml:space="preserve"> </w:t>
      </w:r>
      <w:commentRangeEnd w:id="67"/>
      <w:r w:rsidR="00DB2ED9">
        <w:rPr>
          <w:rStyle w:val="CommentReference"/>
        </w:rPr>
        <w:commentReference w:id="67"/>
      </w:r>
      <w:r w:rsidR="005E4873">
        <w:t>in our subcutaneous adipose tissue lysates (Figure 7B).</w:t>
      </w:r>
      <w:r w:rsidR="005D7786">
        <w:t xml:space="preserve"> </w:t>
      </w:r>
    </w:p>
    <w:p w14:paraId="1E75400C" w14:textId="4006280D" w:rsidR="0001045F" w:rsidRDefault="0001045F" w:rsidP="002025A3"/>
    <w:p w14:paraId="436123BB" w14:textId="473B5383" w:rsidR="002025A3" w:rsidRDefault="002025A3" w:rsidP="002025A3">
      <w:r>
        <w:t>These data provide a variety of novel transcriptional changes that may be causative of the co-morbidities associated with Cushing's disease.  Further studies in animals and cells using knockout or overexpression of specific transcripts may verify which of the changes is crucial in metabolic effects of glucocorticoids in adipose tissue.</w:t>
      </w:r>
    </w:p>
    <w:p w14:paraId="2D91BF4A" w14:textId="7511E534" w:rsidR="00B940A5" w:rsidRDefault="00B940A5" w:rsidP="00B940A5">
      <w:pPr>
        <w:pStyle w:val="Heading1"/>
      </w:pPr>
      <w:r>
        <w:t>Declaration of interest</w:t>
      </w:r>
    </w:p>
    <w:p w14:paraId="54AC2EC4" w14:textId="31B978B2" w:rsidR="00B60B15" w:rsidRPr="00B60B15" w:rsidRDefault="00B60B15" w:rsidP="00B60B15">
      <w:r>
        <w:t>The authors have no conflict of interest.</w:t>
      </w:r>
    </w:p>
    <w:p w14:paraId="5E8024D5" w14:textId="0300A081" w:rsidR="00B940A5" w:rsidRDefault="00B940A5" w:rsidP="00B940A5">
      <w:pPr>
        <w:pStyle w:val="Heading1"/>
      </w:pPr>
      <w:r>
        <w:t>Funding</w:t>
      </w:r>
    </w:p>
    <w:p w14:paraId="5718684F" w14:textId="7BBD68CD" w:rsidR="00B60B15" w:rsidRPr="00793E93" w:rsidRDefault="00B60B15" w:rsidP="00B60B15">
      <w:pPr>
        <w:rPr>
          <w:b/>
        </w:rPr>
      </w:pPr>
      <w:r>
        <w:t>This work was supported by Motor City Golf Classic (MCGC) Grant # G010640 and Le Bonheur Grant #</w:t>
      </w:r>
      <w:r w:rsidRPr="002C5C94">
        <w:t>650700</w:t>
      </w:r>
      <w:r>
        <w:t>.</w:t>
      </w:r>
      <w:r w:rsidR="00793E93">
        <w:t xml:space="preserve">  </w:t>
      </w:r>
      <w:r w:rsidR="00793E93" w:rsidRPr="00793E93">
        <w:rPr>
          <w:bCs/>
        </w:rPr>
        <w:t>This work utilized Metabolomics Core Services supported by grant U24 DK097153 of the NIH Common Fund to the University of Michigan</w:t>
      </w:r>
      <w:r w:rsidR="00793E93" w:rsidRPr="00793E93">
        <w:t xml:space="preserve">.  </w:t>
      </w:r>
    </w:p>
    <w:p w14:paraId="4A92F653" w14:textId="4A1A19E1" w:rsidR="00B940A5" w:rsidRDefault="00B940A5" w:rsidP="00B940A5">
      <w:pPr>
        <w:pStyle w:val="Heading1"/>
      </w:pPr>
      <w:r>
        <w:t>Author Contributions</w:t>
      </w:r>
    </w:p>
    <w:p w14:paraId="3593A939" w14:textId="0E07F0E4" w:rsidR="00B940A5" w:rsidRPr="00B940A5" w:rsidRDefault="00B940A5" w:rsidP="00B940A5">
      <w:commentRangeStart w:id="68"/>
      <w:proofErr w:type="spellStart"/>
      <w:r>
        <w:t>IH</w:t>
      </w:r>
      <w:r w:rsidR="00102B1C">
        <w:t>o</w:t>
      </w:r>
      <w:proofErr w:type="spellEnd"/>
      <w:r>
        <w:t xml:space="preserve"> conceived of the study, and DB and </w:t>
      </w:r>
      <w:proofErr w:type="spellStart"/>
      <w:r>
        <w:t>IHo</w:t>
      </w:r>
      <w:proofErr w:type="spellEnd"/>
      <w:r>
        <w:t xml:space="preserve">. </w:t>
      </w:r>
      <w:proofErr w:type="gramStart"/>
      <w:r>
        <w:t>provided</w:t>
      </w:r>
      <w:proofErr w:type="gramEnd"/>
      <w:r>
        <w:t xml:space="preserve"> funding.  QT, DB, </w:t>
      </w:r>
      <w:proofErr w:type="spellStart"/>
      <w:r>
        <w:t>IHa</w:t>
      </w:r>
      <w:proofErr w:type="spellEnd"/>
      <w:r>
        <w:t xml:space="preserve"> and </w:t>
      </w:r>
      <w:proofErr w:type="spellStart"/>
      <w:r>
        <w:t>IHo</w:t>
      </w:r>
      <w:proofErr w:type="spellEnd"/>
      <w:r>
        <w:t xml:space="preserve"> </w:t>
      </w:r>
      <w:proofErr w:type="spellStart"/>
      <w:r>
        <w:t>analysed</w:t>
      </w:r>
      <w:proofErr w:type="spellEnd"/>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commentRangeEnd w:id="68"/>
      <w:r w:rsidR="00B60B15">
        <w:rPr>
          <w:rStyle w:val="CommentReference"/>
        </w:rPr>
        <w:commentReference w:id="68"/>
      </w:r>
      <w:r w:rsidR="00BA1FD0">
        <w:t xml:space="preserve"> </w:t>
      </w:r>
    </w:p>
    <w:p w14:paraId="4B643633" w14:textId="77777777" w:rsidR="00B940A5" w:rsidRDefault="00B940A5" w:rsidP="00F0643F">
      <w:pPr>
        <w:pStyle w:val="Heading1"/>
      </w:pPr>
    </w:p>
    <w:p w14:paraId="00A49DD2" w14:textId="77777777" w:rsidR="002025A3" w:rsidRDefault="002025A3" w:rsidP="00F0643F">
      <w:pPr>
        <w:pStyle w:val="Heading1"/>
      </w:pPr>
      <w:r>
        <w:t>Acknowledgements</w:t>
      </w:r>
    </w:p>
    <w:p w14:paraId="46472F72" w14:textId="61B105FC" w:rsidR="00F0643F" w:rsidRDefault="002025A3" w:rsidP="002025A3">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
        <w:br w:type="page"/>
      </w:r>
    </w:p>
    <w:p w14:paraId="7733976D" w14:textId="24827043" w:rsidR="00F72E09" w:rsidRDefault="00F72E09" w:rsidP="00F72E09">
      <w:pPr>
        <w:pStyle w:val="Heading1"/>
      </w:pPr>
      <w:r>
        <w:lastRenderedPageBreak/>
        <w:t>References</w:t>
      </w:r>
    </w:p>
    <w:p w14:paraId="474A12FB" w14:textId="060D8C94" w:rsidR="0098461E" w:rsidRPr="0098461E" w:rsidRDefault="00F72E09">
      <w:pPr>
        <w:pStyle w:val="NormalWeb"/>
        <w:ind w:left="480" w:hanging="480"/>
        <w:divId w:val="380635257"/>
        <w:rPr>
          <w:rFonts w:ascii="Cambria" w:hAnsi="Cambria"/>
          <w:noProof/>
          <w:sz w:val="24"/>
        </w:rPr>
      </w:pPr>
      <w:r>
        <w:fldChar w:fldCharType="begin" w:fldLock="1"/>
      </w:r>
      <w:r>
        <w:instrText xml:space="preserve">ADDIN Mendeley Bibliography CSL_BIBLIOGRAPHY </w:instrText>
      </w:r>
      <w:r>
        <w:fldChar w:fldCharType="separate"/>
      </w:r>
      <w:r w:rsidR="0098461E" w:rsidRPr="0098461E">
        <w:rPr>
          <w:rFonts w:ascii="Cambria" w:hAnsi="Cambria"/>
          <w:noProof/>
          <w:sz w:val="24"/>
        </w:rPr>
        <w:t xml:space="preserve">Adams JM, Pratipanawatr T, Berria R, Wang E, DeFronzo RA, Sullards MC &amp; Mandarino LJ 2004 Ceramide content is increased in skeletal muscle from obese insulin-resistant humans. </w:t>
      </w:r>
      <w:r w:rsidR="0098461E" w:rsidRPr="0098461E">
        <w:rPr>
          <w:rFonts w:ascii="Cambria" w:hAnsi="Cambria"/>
          <w:i/>
          <w:iCs/>
          <w:noProof/>
          <w:sz w:val="24"/>
        </w:rPr>
        <w:t>Diabetes</w:t>
      </w:r>
      <w:r w:rsidR="0098461E" w:rsidRPr="0098461E">
        <w:rPr>
          <w:rFonts w:ascii="Cambria" w:hAnsi="Cambria"/>
          <w:noProof/>
          <w:sz w:val="24"/>
        </w:rPr>
        <w:t xml:space="preserve"> </w:t>
      </w:r>
      <w:r w:rsidR="0098461E" w:rsidRPr="0098461E">
        <w:rPr>
          <w:rFonts w:ascii="Cambria" w:hAnsi="Cambria"/>
          <w:b/>
          <w:bCs/>
          <w:noProof/>
          <w:sz w:val="24"/>
        </w:rPr>
        <w:t>53</w:t>
      </w:r>
      <w:r w:rsidR="0098461E" w:rsidRPr="0098461E">
        <w:rPr>
          <w:rFonts w:ascii="Cambria" w:hAnsi="Cambria"/>
          <w:noProof/>
          <w:sz w:val="24"/>
        </w:rPr>
        <w:t xml:space="preserve"> 25–31.</w:t>
      </w:r>
    </w:p>
    <w:p w14:paraId="7FC704FE"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Aerts JM, Ottenhoff R, Powlson AS, Grefhorst A, van Eijk M, Dubbelhuis PF, Aten J, Kuipers F, Serlie MJ, Wennekes T </w:t>
      </w:r>
      <w:r w:rsidRPr="0098461E">
        <w:rPr>
          <w:rFonts w:ascii="Cambria" w:hAnsi="Cambria"/>
          <w:i/>
          <w:iCs/>
          <w:noProof/>
          <w:sz w:val="24"/>
        </w:rPr>
        <w:t>et al.</w:t>
      </w:r>
      <w:r w:rsidRPr="0098461E">
        <w:rPr>
          <w:rFonts w:ascii="Cambria" w:hAnsi="Cambria"/>
          <w:noProof/>
          <w:sz w:val="24"/>
        </w:rPr>
        <w:t xml:space="preserve"> 2007 Pharmacological inhibition of glucosylceramide synthase enhances insulin sensitivity. </w:t>
      </w:r>
      <w:r w:rsidRPr="0098461E">
        <w:rPr>
          <w:rFonts w:ascii="Cambria" w:hAnsi="Cambria"/>
          <w:i/>
          <w:iCs/>
          <w:noProof/>
          <w:sz w:val="24"/>
        </w:rPr>
        <w:t>Diabetes</w:t>
      </w:r>
      <w:r w:rsidRPr="0098461E">
        <w:rPr>
          <w:rFonts w:ascii="Cambria" w:hAnsi="Cambria"/>
          <w:noProof/>
          <w:sz w:val="24"/>
        </w:rPr>
        <w:t xml:space="preserve"> </w:t>
      </w:r>
      <w:r w:rsidRPr="0098461E">
        <w:rPr>
          <w:rFonts w:ascii="Cambria" w:hAnsi="Cambria"/>
          <w:b/>
          <w:bCs/>
          <w:noProof/>
          <w:sz w:val="24"/>
        </w:rPr>
        <w:t>56</w:t>
      </w:r>
      <w:r w:rsidRPr="0098461E">
        <w:rPr>
          <w:rFonts w:ascii="Cambria" w:hAnsi="Cambria"/>
          <w:noProof/>
          <w:sz w:val="24"/>
        </w:rPr>
        <w:t xml:space="preserve"> 1341–1349. (doi:10.2337/db06-1619)</w:t>
      </w:r>
    </w:p>
    <w:p w14:paraId="11176E00"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Anders S, Pyl PT &amp; Huber W 2014 HTSeq - A Python framework to work with high-throughput sequencing data. </w:t>
      </w:r>
      <w:r w:rsidRPr="0098461E">
        <w:rPr>
          <w:rFonts w:ascii="Cambria" w:hAnsi="Cambria"/>
          <w:i/>
          <w:iCs/>
          <w:noProof/>
          <w:sz w:val="24"/>
        </w:rPr>
        <w:t>Bioinformatics</w:t>
      </w:r>
      <w:r w:rsidRPr="0098461E">
        <w:rPr>
          <w:rFonts w:ascii="Cambria" w:hAnsi="Cambria"/>
          <w:noProof/>
          <w:sz w:val="24"/>
        </w:rPr>
        <w:t xml:space="preserve"> 1–4. (doi:10.1093/bioinformatics/btu638)</w:t>
      </w:r>
    </w:p>
    <w:p w14:paraId="4AE3B4DD"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aqué S, Roca a, Guinovart JJ &amp; Gómez-Foix a M 1996 Direct activating effects of dexamethasone on glycogen metabolizing enzymes in primary cultured rat hepatocytes. </w:t>
      </w:r>
      <w:r w:rsidRPr="0098461E">
        <w:rPr>
          <w:rFonts w:ascii="Cambria" w:hAnsi="Cambria"/>
          <w:i/>
          <w:iCs/>
          <w:noProof/>
          <w:sz w:val="24"/>
        </w:rPr>
        <w:t>European Journal of Biochemistry</w:t>
      </w:r>
      <w:r w:rsidRPr="0098461E">
        <w:rPr>
          <w:rFonts w:ascii="Cambria" w:hAnsi="Cambria"/>
          <w:noProof/>
          <w:sz w:val="24"/>
        </w:rPr>
        <w:t xml:space="preserve"> </w:t>
      </w:r>
      <w:r w:rsidRPr="0098461E">
        <w:rPr>
          <w:rFonts w:ascii="Cambria" w:hAnsi="Cambria"/>
          <w:b/>
          <w:bCs/>
          <w:noProof/>
          <w:sz w:val="24"/>
        </w:rPr>
        <w:t>236</w:t>
      </w:r>
      <w:r w:rsidRPr="0098461E">
        <w:rPr>
          <w:rFonts w:ascii="Cambria" w:hAnsi="Cambria"/>
          <w:noProof/>
          <w:sz w:val="24"/>
        </w:rPr>
        <w:t xml:space="preserve"> 772–777.</w:t>
      </w:r>
    </w:p>
    <w:p w14:paraId="1C9E6B5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eaufrere B, Horber FF, Schwenk WF, Marsh HM, Matthews D, Gerich JE &amp; Haymond MW 1989 </w:t>
      </w:r>
      <w:r w:rsidRPr="0098461E">
        <w:rPr>
          <w:rFonts w:ascii="Cambria" w:hAnsi="Cambria"/>
          <w:i/>
          <w:iCs/>
          <w:noProof/>
          <w:sz w:val="24"/>
        </w:rPr>
        <w:t>Glucocorticosteroids Increase Leucine Oxidation and Impair Leucine Balance in Humans.</w:t>
      </w:r>
      <w:r w:rsidRPr="0098461E">
        <w:rPr>
          <w:rFonts w:ascii="Cambria" w:hAnsi="Cambria"/>
          <w:noProof/>
          <w:sz w:val="24"/>
        </w:rPr>
        <w:t xml:space="preserve"> In </w:t>
      </w:r>
      <w:r w:rsidRPr="0098461E">
        <w:rPr>
          <w:rFonts w:ascii="Cambria" w:hAnsi="Cambria"/>
          <w:i/>
          <w:iCs/>
          <w:noProof/>
          <w:sz w:val="24"/>
        </w:rPr>
        <w:t>The American Journal of Physiology</w:t>
      </w:r>
      <w:r w:rsidRPr="0098461E">
        <w:rPr>
          <w:rFonts w:ascii="Cambria" w:hAnsi="Cambria"/>
          <w:noProof/>
          <w:sz w:val="24"/>
        </w:rPr>
        <w:t>, pp E712–E721.</w:t>
      </w:r>
    </w:p>
    <w:p w14:paraId="04888F0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enjamini Y &amp; Hochberg Y 1995 Controlling the False Discovery Rate: A Practical and Powerful Approach to Multiple Testing. </w:t>
      </w:r>
      <w:r w:rsidRPr="0098461E">
        <w:rPr>
          <w:rFonts w:ascii="Cambria" w:hAnsi="Cambria"/>
          <w:i/>
          <w:iCs/>
          <w:noProof/>
          <w:sz w:val="24"/>
        </w:rPr>
        <w:t>Journal of the Royal Statistical Society. Series B</w:t>
      </w:r>
      <w:r w:rsidRPr="0098461E">
        <w:rPr>
          <w:rFonts w:ascii="Cambria" w:hAnsi="Cambria"/>
          <w:noProof/>
          <w:sz w:val="24"/>
        </w:rPr>
        <w:t xml:space="preserve"> </w:t>
      </w:r>
      <w:r w:rsidRPr="0098461E">
        <w:rPr>
          <w:rFonts w:ascii="Cambria" w:hAnsi="Cambria"/>
          <w:b/>
          <w:bCs/>
          <w:noProof/>
          <w:sz w:val="24"/>
        </w:rPr>
        <w:t>57</w:t>
      </w:r>
      <w:r w:rsidRPr="0098461E">
        <w:rPr>
          <w:rFonts w:ascii="Cambria" w:hAnsi="Cambria"/>
          <w:noProof/>
          <w:sz w:val="24"/>
        </w:rPr>
        <w:t xml:space="preserve"> 289–300.</w:t>
      </w:r>
    </w:p>
    <w:p w14:paraId="05E479C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ligh EG &amp; Dyer WJ 1959 A rapid method of total lipid extraction and purification. </w:t>
      </w:r>
      <w:r w:rsidRPr="0098461E">
        <w:rPr>
          <w:rFonts w:ascii="Cambria" w:hAnsi="Cambria"/>
          <w:i/>
          <w:iCs/>
          <w:noProof/>
          <w:sz w:val="24"/>
        </w:rPr>
        <w:t>Canadian Journal of Biochemistry and Physiology</w:t>
      </w:r>
      <w:r w:rsidRPr="0098461E">
        <w:rPr>
          <w:rFonts w:ascii="Cambria" w:hAnsi="Cambria"/>
          <w:noProof/>
          <w:sz w:val="24"/>
        </w:rPr>
        <w:t xml:space="preserve"> </w:t>
      </w:r>
      <w:r w:rsidRPr="0098461E">
        <w:rPr>
          <w:rFonts w:ascii="Cambria" w:hAnsi="Cambria"/>
          <w:b/>
          <w:bCs/>
          <w:noProof/>
          <w:sz w:val="24"/>
        </w:rPr>
        <w:t>37</w:t>
      </w:r>
      <w:r w:rsidRPr="0098461E">
        <w:rPr>
          <w:rFonts w:ascii="Cambria" w:hAnsi="Cambria"/>
          <w:noProof/>
          <w:sz w:val="24"/>
        </w:rPr>
        <w:t xml:space="preserve"> 911–917.</w:t>
      </w:r>
    </w:p>
    <w:p w14:paraId="2921A163"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Campbell JE, Peckett AJ, D’souza AM, Hawke TJ &amp; Riddell MC 2011 Adipogenic and lipolytic effects of chronic glucocorticoid exposure. </w:t>
      </w:r>
      <w:r w:rsidRPr="0098461E">
        <w:rPr>
          <w:rFonts w:ascii="Cambria" w:hAnsi="Cambria"/>
          <w:i/>
          <w:iCs/>
          <w:noProof/>
          <w:sz w:val="24"/>
        </w:rPr>
        <w:t>American Journal of Physiology. Cell Physiology</w:t>
      </w:r>
      <w:r w:rsidRPr="0098461E">
        <w:rPr>
          <w:rFonts w:ascii="Cambria" w:hAnsi="Cambria"/>
          <w:noProof/>
          <w:sz w:val="24"/>
        </w:rPr>
        <w:t xml:space="preserve"> </w:t>
      </w:r>
      <w:r w:rsidRPr="0098461E">
        <w:rPr>
          <w:rFonts w:ascii="Cambria" w:hAnsi="Cambria"/>
          <w:b/>
          <w:bCs/>
          <w:noProof/>
          <w:sz w:val="24"/>
        </w:rPr>
        <w:t>300</w:t>
      </w:r>
      <w:r w:rsidRPr="0098461E">
        <w:rPr>
          <w:rFonts w:ascii="Cambria" w:hAnsi="Cambria"/>
          <w:noProof/>
          <w:sz w:val="24"/>
        </w:rPr>
        <w:t xml:space="preserve"> C198–C209. (doi:10.1152/ajpcell.00045.2010)</w:t>
      </w:r>
    </w:p>
    <w:p w14:paraId="0A392CB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Clark NR &amp; Ma’ayan A 2011 Introduction to statistical methods for analyzing large data sets: gene-set enrichment analysis. </w:t>
      </w:r>
      <w:r w:rsidRPr="0098461E">
        <w:rPr>
          <w:rFonts w:ascii="Cambria" w:hAnsi="Cambria"/>
          <w:i/>
          <w:iCs/>
          <w:noProof/>
          <w:sz w:val="24"/>
        </w:rPr>
        <w:t>Science Signaling</w:t>
      </w:r>
      <w:r w:rsidRPr="0098461E">
        <w:rPr>
          <w:rFonts w:ascii="Cambria" w:hAnsi="Cambria"/>
          <w:noProof/>
          <w:sz w:val="24"/>
        </w:rPr>
        <w:t xml:space="preserve"> </w:t>
      </w:r>
      <w:r w:rsidRPr="0098461E">
        <w:rPr>
          <w:rFonts w:ascii="Cambria" w:hAnsi="Cambria"/>
          <w:b/>
          <w:bCs/>
          <w:noProof/>
          <w:sz w:val="24"/>
        </w:rPr>
        <w:t>4</w:t>
      </w:r>
      <w:r w:rsidRPr="0098461E">
        <w:rPr>
          <w:rFonts w:ascii="Cambria" w:hAnsi="Cambria"/>
          <w:noProof/>
          <w:sz w:val="24"/>
        </w:rPr>
        <w:t xml:space="preserve"> tr4. (doi:10.1126/scisignal.2001966)</w:t>
      </w:r>
    </w:p>
    <w:p w14:paraId="4E75CCA3"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Cushing H 1932 The basophil adenomas of the pituitary body and their clinical manifestations. </w:t>
      </w:r>
      <w:r w:rsidRPr="0098461E">
        <w:rPr>
          <w:rFonts w:ascii="Cambria" w:hAnsi="Cambria"/>
          <w:i/>
          <w:iCs/>
          <w:noProof/>
          <w:sz w:val="24"/>
        </w:rPr>
        <w:t>Bulletin of the Johns Hopkins Hospital</w:t>
      </w:r>
      <w:r w:rsidRPr="0098461E">
        <w:rPr>
          <w:rFonts w:ascii="Cambria" w:hAnsi="Cambria"/>
          <w:noProof/>
          <w:sz w:val="24"/>
        </w:rPr>
        <w:t xml:space="preserve"> </w:t>
      </w:r>
      <w:r w:rsidRPr="0098461E">
        <w:rPr>
          <w:rFonts w:ascii="Cambria" w:hAnsi="Cambria"/>
          <w:b/>
          <w:bCs/>
          <w:noProof/>
          <w:sz w:val="24"/>
        </w:rPr>
        <w:t>50</w:t>
      </w:r>
      <w:r w:rsidRPr="0098461E">
        <w:rPr>
          <w:rFonts w:ascii="Cambria" w:hAnsi="Cambria"/>
          <w:noProof/>
          <w:sz w:val="24"/>
        </w:rPr>
        <w:t xml:space="preserve"> 157–158.</w:t>
      </w:r>
    </w:p>
    <w:p w14:paraId="183866BA"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w:t>
      </w:r>
      <w:r w:rsidRPr="0098461E">
        <w:rPr>
          <w:rFonts w:ascii="Cambria" w:hAnsi="Cambria"/>
          <w:noProof/>
          <w:sz w:val="24"/>
        </w:rPr>
        <w:lastRenderedPageBreak/>
        <w:t xml:space="preserve">proteolytic pathway in aging. </w:t>
      </w:r>
      <w:r w:rsidRPr="0098461E">
        <w:rPr>
          <w:rFonts w:ascii="Cambria" w:hAnsi="Cambria"/>
          <w:i/>
          <w:iCs/>
          <w:noProof/>
          <w:sz w:val="24"/>
        </w:rPr>
        <w:t>Journal of Clinical Investigation</w:t>
      </w:r>
      <w:r w:rsidRPr="0098461E">
        <w:rPr>
          <w:rFonts w:ascii="Cambria" w:hAnsi="Cambria"/>
          <w:noProof/>
          <w:sz w:val="24"/>
        </w:rPr>
        <w:t xml:space="preserve"> </w:t>
      </w:r>
      <w:r w:rsidRPr="0098461E">
        <w:rPr>
          <w:rFonts w:ascii="Cambria" w:hAnsi="Cambria"/>
          <w:b/>
          <w:bCs/>
          <w:noProof/>
          <w:sz w:val="24"/>
        </w:rPr>
        <w:t>96</w:t>
      </w:r>
      <w:r w:rsidRPr="0098461E">
        <w:rPr>
          <w:rFonts w:ascii="Cambria" w:hAnsi="Cambria"/>
          <w:noProof/>
          <w:sz w:val="24"/>
        </w:rPr>
        <w:t xml:space="preserve"> 2113–2119. (doi:10.1172/JCI118264)</w:t>
      </w:r>
    </w:p>
    <w:p w14:paraId="46C9BB6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98461E">
        <w:rPr>
          <w:rFonts w:ascii="Cambria" w:hAnsi="Cambria"/>
          <w:i/>
          <w:iCs/>
          <w:noProof/>
          <w:sz w:val="24"/>
        </w:rPr>
        <w:t>Endocrinology</w:t>
      </w:r>
      <w:r w:rsidRPr="0098461E">
        <w:rPr>
          <w:rFonts w:ascii="Cambria" w:hAnsi="Cambria"/>
          <w:noProof/>
          <w:sz w:val="24"/>
        </w:rPr>
        <w:t xml:space="preserve"> </w:t>
      </w:r>
      <w:r w:rsidRPr="0098461E">
        <w:rPr>
          <w:rFonts w:ascii="Cambria" w:hAnsi="Cambria"/>
          <w:b/>
          <w:bCs/>
          <w:noProof/>
          <w:sz w:val="24"/>
        </w:rPr>
        <w:t>145</w:t>
      </w:r>
      <w:r w:rsidRPr="0098461E">
        <w:rPr>
          <w:rFonts w:ascii="Cambria" w:hAnsi="Cambria"/>
          <w:noProof/>
          <w:sz w:val="24"/>
        </w:rPr>
        <w:t xml:space="preserve"> 5847–5861. (doi:10.1210/en.2004-0371)</w:t>
      </w:r>
    </w:p>
    <w:p w14:paraId="4427ED8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inarello C a &amp; Kim S-H 2006 IL-32, a novel cytokine with a possible role in disease. </w:t>
      </w:r>
      <w:r w:rsidRPr="0098461E">
        <w:rPr>
          <w:rFonts w:ascii="Cambria" w:hAnsi="Cambria"/>
          <w:i/>
          <w:iCs/>
          <w:noProof/>
          <w:sz w:val="24"/>
        </w:rPr>
        <w:t>Annals of the Rheumatic Diseases</w:t>
      </w:r>
      <w:r w:rsidRPr="0098461E">
        <w:rPr>
          <w:rFonts w:ascii="Cambria" w:hAnsi="Cambria"/>
          <w:noProof/>
          <w:sz w:val="24"/>
        </w:rPr>
        <w:t xml:space="preserve"> </w:t>
      </w:r>
      <w:r w:rsidRPr="0098461E">
        <w:rPr>
          <w:rFonts w:ascii="Cambria" w:hAnsi="Cambria"/>
          <w:b/>
          <w:bCs/>
          <w:noProof/>
          <w:sz w:val="24"/>
        </w:rPr>
        <w:t>65 Suppl 3</w:t>
      </w:r>
      <w:r w:rsidRPr="0098461E">
        <w:rPr>
          <w:rFonts w:ascii="Cambria" w:hAnsi="Cambria"/>
          <w:noProof/>
          <w:sz w:val="24"/>
        </w:rPr>
        <w:t xml:space="preserve"> iii61–i64. (doi:10.1136/ard.2006.058511)</w:t>
      </w:r>
    </w:p>
    <w:p w14:paraId="4ACF74C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ivertie GD, Jensen MD &amp; Miles JM 1991 Stimulation of lipolysis in humans by physiological hypercortisolemia. </w:t>
      </w:r>
      <w:r w:rsidRPr="0098461E">
        <w:rPr>
          <w:rFonts w:ascii="Cambria" w:hAnsi="Cambria"/>
          <w:i/>
          <w:iCs/>
          <w:noProof/>
          <w:sz w:val="24"/>
        </w:rPr>
        <w:t>Diabetes</w:t>
      </w:r>
      <w:r w:rsidRPr="0098461E">
        <w:rPr>
          <w:rFonts w:ascii="Cambria" w:hAnsi="Cambria"/>
          <w:noProof/>
          <w:sz w:val="24"/>
        </w:rPr>
        <w:t xml:space="preserve"> </w:t>
      </w:r>
      <w:r w:rsidRPr="0098461E">
        <w:rPr>
          <w:rFonts w:ascii="Cambria" w:hAnsi="Cambria"/>
          <w:b/>
          <w:bCs/>
          <w:noProof/>
          <w:sz w:val="24"/>
        </w:rPr>
        <w:t>40</w:t>
      </w:r>
      <w:r w:rsidRPr="0098461E">
        <w:rPr>
          <w:rFonts w:ascii="Cambria" w:hAnsi="Cambria"/>
          <w:noProof/>
          <w:sz w:val="24"/>
        </w:rPr>
        <w:t xml:space="preserve"> 1228–1232. (doi:10.2337/diabetes.40.10.1228)</w:t>
      </w:r>
    </w:p>
    <w:p w14:paraId="13C1083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Engel FL &amp; Scott JL 1951 The role of hormones in adipose tissue glycogen synthesis in the rat; the adrenal cortex. </w:t>
      </w:r>
      <w:r w:rsidRPr="0098461E">
        <w:rPr>
          <w:rFonts w:ascii="Cambria" w:hAnsi="Cambria"/>
          <w:i/>
          <w:iCs/>
          <w:noProof/>
          <w:sz w:val="24"/>
        </w:rPr>
        <w:t>Endocrinology</w:t>
      </w:r>
      <w:r w:rsidRPr="0098461E">
        <w:rPr>
          <w:rFonts w:ascii="Cambria" w:hAnsi="Cambria"/>
          <w:noProof/>
          <w:sz w:val="24"/>
        </w:rPr>
        <w:t xml:space="preserve"> </w:t>
      </w:r>
      <w:r w:rsidRPr="0098461E">
        <w:rPr>
          <w:rFonts w:ascii="Cambria" w:hAnsi="Cambria"/>
          <w:b/>
          <w:bCs/>
          <w:noProof/>
          <w:sz w:val="24"/>
        </w:rPr>
        <w:t>48</w:t>
      </w:r>
      <w:r w:rsidRPr="0098461E">
        <w:rPr>
          <w:rFonts w:ascii="Cambria" w:hAnsi="Cambria"/>
          <w:noProof/>
          <w:sz w:val="24"/>
        </w:rPr>
        <w:t xml:space="preserve"> 56–69.</w:t>
      </w:r>
    </w:p>
    <w:p w14:paraId="6F64BF61"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Galton DJ &amp; Wilson JP 1972 Lipogenesis in adipose tissue of patients with obesity and Cushing’s disease. </w:t>
      </w:r>
      <w:r w:rsidRPr="0098461E">
        <w:rPr>
          <w:rFonts w:ascii="Cambria" w:hAnsi="Cambria"/>
          <w:i/>
          <w:iCs/>
          <w:noProof/>
          <w:sz w:val="24"/>
        </w:rPr>
        <w:t>Clinical Science</w:t>
      </w:r>
      <w:r w:rsidRPr="0098461E">
        <w:rPr>
          <w:rFonts w:ascii="Cambria" w:hAnsi="Cambria"/>
          <w:noProof/>
          <w:sz w:val="24"/>
        </w:rPr>
        <w:t xml:space="preserve"> </w:t>
      </w:r>
      <w:r w:rsidRPr="0098461E">
        <w:rPr>
          <w:rFonts w:ascii="Cambria" w:hAnsi="Cambria"/>
          <w:b/>
          <w:bCs/>
          <w:noProof/>
          <w:sz w:val="24"/>
        </w:rPr>
        <w:t>43</w:t>
      </w:r>
      <w:r w:rsidRPr="0098461E">
        <w:rPr>
          <w:rFonts w:ascii="Cambria" w:hAnsi="Cambria"/>
          <w:noProof/>
          <w:sz w:val="24"/>
        </w:rPr>
        <w:t xml:space="preserve"> 17P.</w:t>
      </w:r>
    </w:p>
    <w:p w14:paraId="070EDC2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Gathercole LL, Bujalska IJ, Stewart PM &amp; Tomlinson JW 2007 Glucocorticoid modulation of insulin signaling in human subcutaneous adipose tissue. </w:t>
      </w:r>
      <w:r w:rsidRPr="0098461E">
        <w:rPr>
          <w:rFonts w:ascii="Cambria" w:hAnsi="Cambria"/>
          <w:i/>
          <w:iCs/>
          <w:noProof/>
          <w:sz w:val="24"/>
        </w:rPr>
        <w:t>The Journal of Clinical Endocrinology and Metabolism</w:t>
      </w:r>
      <w:r w:rsidRPr="0098461E">
        <w:rPr>
          <w:rFonts w:ascii="Cambria" w:hAnsi="Cambria"/>
          <w:noProof/>
          <w:sz w:val="24"/>
        </w:rPr>
        <w:t xml:space="preserve"> </w:t>
      </w:r>
      <w:r w:rsidRPr="0098461E">
        <w:rPr>
          <w:rFonts w:ascii="Cambria" w:hAnsi="Cambria"/>
          <w:b/>
          <w:bCs/>
          <w:noProof/>
          <w:sz w:val="24"/>
        </w:rPr>
        <w:t>92</w:t>
      </w:r>
      <w:r w:rsidRPr="0098461E">
        <w:rPr>
          <w:rFonts w:ascii="Cambria" w:hAnsi="Cambria"/>
          <w:noProof/>
          <w:sz w:val="24"/>
        </w:rPr>
        <w:t xml:space="preserve"> 4332–4339. (doi:10.1210/jc.2007-1399)</w:t>
      </w:r>
    </w:p>
    <w:p w14:paraId="6021B8E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Geer EB, Islam J &amp; Buettner C 2014 Mechanisms of glucocorticoid-induced insulin resistance: Focus on adipose tissue function and lipid metabolism. </w:t>
      </w:r>
      <w:r w:rsidRPr="0098461E">
        <w:rPr>
          <w:rFonts w:ascii="Cambria" w:hAnsi="Cambria"/>
          <w:i/>
          <w:iCs/>
          <w:noProof/>
          <w:sz w:val="24"/>
        </w:rPr>
        <w:t>Endocrinology and Metabolism Clinics of North America</w:t>
      </w:r>
      <w:r w:rsidRPr="0098461E">
        <w:rPr>
          <w:rFonts w:ascii="Cambria" w:hAnsi="Cambria"/>
          <w:noProof/>
          <w:sz w:val="24"/>
        </w:rPr>
        <w:t xml:space="preserve"> </w:t>
      </w:r>
      <w:r w:rsidRPr="0098461E">
        <w:rPr>
          <w:rFonts w:ascii="Cambria" w:hAnsi="Cambria"/>
          <w:b/>
          <w:bCs/>
          <w:noProof/>
          <w:sz w:val="24"/>
        </w:rPr>
        <w:t>43</w:t>
      </w:r>
      <w:r w:rsidRPr="0098461E">
        <w:rPr>
          <w:rFonts w:ascii="Cambria" w:hAnsi="Cambria"/>
          <w:noProof/>
          <w:sz w:val="24"/>
        </w:rPr>
        <w:t xml:space="preserve"> 75–102. (doi:10.1016/j.ecl.2013.10.005)</w:t>
      </w:r>
    </w:p>
    <w:p w14:paraId="08C09C11"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3</w:t>
      </w:r>
      <w:r w:rsidRPr="0098461E">
        <w:rPr>
          <w:rFonts w:ascii="Cambria" w:hAnsi="Cambria"/>
          <w:noProof/>
          <w:sz w:val="24"/>
        </w:rPr>
        <w:t xml:space="preserve"> 902–910. (doi:10.1210/jc.83.3.902)</w:t>
      </w:r>
    </w:p>
    <w:p w14:paraId="602FF99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98461E">
        <w:rPr>
          <w:rFonts w:ascii="Cambria" w:hAnsi="Cambria"/>
          <w:i/>
          <w:iCs/>
          <w:noProof/>
          <w:sz w:val="24"/>
        </w:rPr>
        <w:t>American Journal of Physiology. Endocrinology and Metabolism</w:t>
      </w:r>
      <w:r w:rsidRPr="0098461E">
        <w:rPr>
          <w:rFonts w:ascii="Cambria" w:hAnsi="Cambria"/>
          <w:noProof/>
          <w:sz w:val="24"/>
        </w:rPr>
        <w:t xml:space="preserve"> </w:t>
      </w:r>
      <w:r w:rsidRPr="0098461E">
        <w:rPr>
          <w:rFonts w:ascii="Cambria" w:hAnsi="Cambria"/>
          <w:b/>
          <w:bCs/>
          <w:noProof/>
          <w:sz w:val="24"/>
        </w:rPr>
        <w:t>304</w:t>
      </w:r>
      <w:r w:rsidRPr="0098461E">
        <w:rPr>
          <w:rFonts w:ascii="Cambria" w:hAnsi="Cambria"/>
          <w:noProof/>
          <w:sz w:val="24"/>
        </w:rPr>
        <w:t xml:space="preserve"> E282–E293. (doi:10.1152/ajpendo.00154.2012)</w:t>
      </w:r>
    </w:p>
    <w:p w14:paraId="2B86DF49"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uner H, Schmid P &amp; Pfeiffer EF 1987 Glucocorticoids and insulin promote the differentiation of human adipocyte precursor cells into fat cells. </w:t>
      </w:r>
      <w:r w:rsidRPr="0098461E">
        <w:rPr>
          <w:rFonts w:ascii="Cambria" w:hAnsi="Cambria"/>
          <w:i/>
          <w:iCs/>
          <w:noProof/>
          <w:sz w:val="24"/>
        </w:rPr>
        <w:t xml:space="preserve">Journal of </w:t>
      </w:r>
      <w:r w:rsidRPr="0098461E">
        <w:rPr>
          <w:rFonts w:ascii="Cambria" w:hAnsi="Cambria"/>
          <w:i/>
          <w:iCs/>
          <w:noProof/>
          <w:sz w:val="24"/>
        </w:rPr>
        <w:lastRenderedPageBreak/>
        <w:t>Clinical Endocrinology and Metabolism</w:t>
      </w:r>
      <w:r w:rsidRPr="0098461E">
        <w:rPr>
          <w:rFonts w:ascii="Cambria" w:hAnsi="Cambria"/>
          <w:noProof/>
          <w:sz w:val="24"/>
        </w:rPr>
        <w:t xml:space="preserve"> </w:t>
      </w:r>
      <w:r w:rsidRPr="0098461E">
        <w:rPr>
          <w:rFonts w:ascii="Cambria" w:hAnsi="Cambria"/>
          <w:b/>
          <w:bCs/>
          <w:noProof/>
          <w:sz w:val="24"/>
        </w:rPr>
        <w:t>64</w:t>
      </w:r>
      <w:r w:rsidRPr="0098461E">
        <w:rPr>
          <w:rFonts w:ascii="Cambria" w:hAnsi="Cambria"/>
          <w:noProof/>
          <w:sz w:val="24"/>
        </w:rPr>
        <w:t xml:space="preserve"> 832–835. (doi:10.1210/jcem-64-4-832)</w:t>
      </w:r>
    </w:p>
    <w:p w14:paraId="7030CDA8"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98461E">
        <w:rPr>
          <w:rFonts w:ascii="Cambria" w:hAnsi="Cambria"/>
          <w:i/>
          <w:iCs/>
          <w:noProof/>
          <w:sz w:val="24"/>
        </w:rPr>
        <w:t>The Journal of Clinical Endocrinology and Metabolism</w:t>
      </w:r>
      <w:r w:rsidRPr="0098461E">
        <w:rPr>
          <w:rFonts w:ascii="Cambria" w:hAnsi="Cambria"/>
          <w:noProof/>
          <w:sz w:val="24"/>
        </w:rPr>
        <w:t xml:space="preserve"> </w:t>
      </w:r>
      <w:r w:rsidRPr="0098461E">
        <w:rPr>
          <w:rFonts w:ascii="Cambria" w:hAnsi="Cambria"/>
          <w:b/>
          <w:bCs/>
          <w:noProof/>
          <w:sz w:val="24"/>
        </w:rPr>
        <w:t>98</w:t>
      </w:r>
      <w:r w:rsidRPr="0098461E">
        <w:rPr>
          <w:rFonts w:ascii="Cambria" w:hAnsi="Cambria"/>
          <w:noProof/>
          <w:sz w:val="24"/>
        </w:rPr>
        <w:t xml:space="preserve"> 1631–1640. (doi:10.1210/jc.2012-3523)</w:t>
      </w:r>
    </w:p>
    <w:p w14:paraId="1B4E9394"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olland WL, Brozinick JT, Wang L-PP, Hawkins ED, Sargent KM, Liu Y, Narra K, Hoehn KL, Knotts T a., Siesky A </w:t>
      </w:r>
      <w:r w:rsidRPr="0098461E">
        <w:rPr>
          <w:rFonts w:ascii="Cambria" w:hAnsi="Cambria"/>
          <w:i/>
          <w:iCs/>
          <w:noProof/>
          <w:sz w:val="24"/>
        </w:rPr>
        <w:t>et al.</w:t>
      </w:r>
      <w:r w:rsidRPr="0098461E">
        <w:rPr>
          <w:rFonts w:ascii="Cambria" w:hAnsi="Cambria"/>
          <w:noProof/>
          <w:sz w:val="24"/>
        </w:rPr>
        <w:t xml:space="preserve"> 2007 Inhibition of ceramide synthesis ameliorates glucocorticoid-, saturated-fat-, and obesity-induced insulin resistance. </w:t>
      </w:r>
      <w:r w:rsidRPr="0098461E">
        <w:rPr>
          <w:rFonts w:ascii="Cambria" w:hAnsi="Cambria"/>
          <w:i/>
          <w:iCs/>
          <w:noProof/>
          <w:sz w:val="24"/>
        </w:rPr>
        <w:t>Cell Metabolism</w:t>
      </w:r>
      <w:r w:rsidRPr="0098461E">
        <w:rPr>
          <w:rFonts w:ascii="Cambria" w:hAnsi="Cambria"/>
          <w:noProof/>
          <w:sz w:val="24"/>
        </w:rPr>
        <w:t xml:space="preserve"> </w:t>
      </w:r>
      <w:r w:rsidRPr="0098461E">
        <w:rPr>
          <w:rFonts w:ascii="Cambria" w:hAnsi="Cambria"/>
          <w:b/>
          <w:bCs/>
          <w:noProof/>
          <w:sz w:val="24"/>
        </w:rPr>
        <w:t>5</w:t>
      </w:r>
      <w:r w:rsidRPr="0098461E">
        <w:rPr>
          <w:rFonts w:ascii="Cambria" w:hAnsi="Cambria"/>
          <w:noProof/>
          <w:sz w:val="24"/>
        </w:rPr>
        <w:t xml:space="preserve"> 167–179. (doi:10.1016/j.cmet.2007.01.002)</w:t>
      </w:r>
    </w:p>
    <w:p w14:paraId="30805DD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Kim D, Pertea G, Trapnell C, Pimentel H, Kelley R &amp; Salzberg SL 2013 TopHat2: accurate alignment of transcriptomes in the presence of insertions, deletions and gene fusions. </w:t>
      </w:r>
      <w:r w:rsidRPr="0098461E">
        <w:rPr>
          <w:rFonts w:ascii="Cambria" w:hAnsi="Cambria"/>
          <w:i/>
          <w:iCs/>
          <w:noProof/>
          <w:sz w:val="24"/>
        </w:rPr>
        <w:t>Genome Biology</w:t>
      </w:r>
      <w:r w:rsidRPr="0098461E">
        <w:rPr>
          <w:rFonts w:ascii="Cambria" w:hAnsi="Cambria"/>
          <w:noProof/>
          <w:sz w:val="24"/>
        </w:rPr>
        <w:t xml:space="preserve"> </w:t>
      </w:r>
      <w:r w:rsidRPr="0098461E">
        <w:rPr>
          <w:rFonts w:ascii="Cambria" w:hAnsi="Cambria"/>
          <w:b/>
          <w:bCs/>
          <w:noProof/>
          <w:sz w:val="24"/>
        </w:rPr>
        <w:t>14</w:t>
      </w:r>
      <w:r w:rsidRPr="0098461E">
        <w:rPr>
          <w:rFonts w:ascii="Cambria" w:hAnsi="Cambria"/>
          <w:noProof/>
          <w:sz w:val="24"/>
        </w:rPr>
        <w:t xml:space="preserve"> R36. (doi:10.1186/gb-2013-14-4-r36)</w:t>
      </w:r>
    </w:p>
    <w:p w14:paraId="479C1EF3"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98461E">
        <w:rPr>
          <w:rFonts w:ascii="Cambria" w:hAnsi="Cambria"/>
          <w:i/>
          <w:iCs/>
          <w:noProof/>
          <w:sz w:val="24"/>
        </w:rPr>
        <w:t>Physiological Research</w:t>
      </w:r>
      <w:r w:rsidRPr="0098461E">
        <w:rPr>
          <w:rFonts w:ascii="Cambria" w:hAnsi="Cambria"/>
          <w:noProof/>
          <w:sz w:val="24"/>
        </w:rPr>
        <w:t xml:space="preserve"> </w:t>
      </w:r>
      <w:r w:rsidRPr="0098461E">
        <w:rPr>
          <w:rFonts w:ascii="Cambria" w:hAnsi="Cambria"/>
          <w:b/>
          <w:bCs/>
          <w:noProof/>
          <w:sz w:val="24"/>
        </w:rPr>
        <w:t>55</w:t>
      </w:r>
      <w:r w:rsidRPr="0098461E">
        <w:rPr>
          <w:rFonts w:ascii="Cambria" w:hAnsi="Cambria"/>
          <w:noProof/>
          <w:sz w:val="24"/>
        </w:rPr>
        <w:t xml:space="preserve"> 421–428.</w:t>
      </w:r>
    </w:p>
    <w:p w14:paraId="4B5C2C10"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amberts SW &amp; Birkenhäger JC 1976 Body composition in Cushing’s disease. </w:t>
      </w:r>
      <w:r w:rsidRPr="0098461E">
        <w:rPr>
          <w:rFonts w:ascii="Cambria" w:hAnsi="Cambria"/>
          <w:i/>
          <w:iCs/>
          <w:noProof/>
          <w:sz w:val="24"/>
        </w:rPr>
        <w:t>The Journal of Clinical Endocrinology and Metabolism</w:t>
      </w:r>
      <w:r w:rsidRPr="0098461E">
        <w:rPr>
          <w:rFonts w:ascii="Cambria" w:hAnsi="Cambria"/>
          <w:noProof/>
          <w:sz w:val="24"/>
        </w:rPr>
        <w:t xml:space="preserve"> </w:t>
      </w:r>
      <w:r w:rsidRPr="0098461E">
        <w:rPr>
          <w:rFonts w:ascii="Cambria" w:hAnsi="Cambria"/>
          <w:b/>
          <w:bCs/>
          <w:noProof/>
          <w:sz w:val="24"/>
        </w:rPr>
        <w:t>42</w:t>
      </w:r>
      <w:r w:rsidRPr="0098461E">
        <w:rPr>
          <w:rFonts w:ascii="Cambria" w:hAnsi="Cambria"/>
          <w:noProof/>
          <w:sz w:val="24"/>
        </w:rPr>
        <w:t xml:space="preserve"> 864–868.</w:t>
      </w:r>
    </w:p>
    <w:p w14:paraId="2A134F3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angmead B &amp; Salzberg S 2012 Fast gapped-read alignment with Bowtie 2. </w:t>
      </w:r>
      <w:r w:rsidRPr="0098461E">
        <w:rPr>
          <w:rFonts w:ascii="Cambria" w:hAnsi="Cambria"/>
          <w:i/>
          <w:iCs/>
          <w:noProof/>
          <w:sz w:val="24"/>
        </w:rPr>
        <w:t>Nature Methods</w:t>
      </w:r>
      <w:r w:rsidRPr="0098461E">
        <w:rPr>
          <w:rFonts w:ascii="Cambria" w:hAnsi="Cambria"/>
          <w:noProof/>
          <w:sz w:val="24"/>
        </w:rPr>
        <w:t xml:space="preserve"> </w:t>
      </w:r>
      <w:r w:rsidRPr="0098461E">
        <w:rPr>
          <w:rFonts w:ascii="Cambria" w:hAnsi="Cambria"/>
          <w:b/>
          <w:bCs/>
          <w:noProof/>
          <w:sz w:val="24"/>
        </w:rPr>
        <w:t>9</w:t>
      </w:r>
      <w:r w:rsidRPr="0098461E">
        <w:rPr>
          <w:rFonts w:ascii="Cambria" w:hAnsi="Cambria"/>
          <w:noProof/>
          <w:sz w:val="24"/>
        </w:rPr>
        <w:t xml:space="preserve"> 357–360. (doi:10.1038/nmeth.1923)</w:t>
      </w:r>
    </w:p>
    <w:p w14:paraId="41D2859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indholm J, Juul S, Jørgensen JOL, Astrup J, Bjerre P, Feldt-Rasmussen U, Hagen C, Jørgensen J, Kosteljanetz M, Kristensen L </w:t>
      </w:r>
      <w:r w:rsidRPr="0098461E">
        <w:rPr>
          <w:rFonts w:ascii="Cambria" w:hAnsi="Cambria"/>
          <w:i/>
          <w:iCs/>
          <w:noProof/>
          <w:sz w:val="24"/>
        </w:rPr>
        <w:t>et al.</w:t>
      </w:r>
      <w:r w:rsidRPr="0098461E">
        <w:rPr>
          <w:rFonts w:ascii="Cambria" w:hAnsi="Cambria"/>
          <w:noProof/>
          <w:sz w:val="24"/>
        </w:rPr>
        <w:t xml:space="preserve"> 2001 Incidence and late prognosis of Cushing’s syndrome: A population-based study.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6</w:t>
      </w:r>
      <w:r w:rsidRPr="0098461E">
        <w:rPr>
          <w:rFonts w:ascii="Cambria" w:hAnsi="Cambria"/>
          <w:noProof/>
          <w:sz w:val="24"/>
        </w:rPr>
        <w:t xml:space="preserve"> 117–123. (doi:10.1210/jc.86.1.117)</w:t>
      </w:r>
    </w:p>
    <w:p w14:paraId="445BA375"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ong W, Wei L &amp; Barrett EJ 2001 Dexamethasone inhibits the stimulation of muscle protein synthesis and PHAS-I and p70 S6-kinase phosphorylation. </w:t>
      </w:r>
      <w:r w:rsidRPr="0098461E">
        <w:rPr>
          <w:rFonts w:ascii="Cambria" w:hAnsi="Cambria"/>
          <w:i/>
          <w:iCs/>
          <w:noProof/>
          <w:sz w:val="24"/>
        </w:rPr>
        <w:t>American Journal of Physiology. Endocrinology and Metabolism</w:t>
      </w:r>
      <w:r w:rsidRPr="0098461E">
        <w:rPr>
          <w:rFonts w:ascii="Cambria" w:hAnsi="Cambria"/>
          <w:noProof/>
          <w:sz w:val="24"/>
        </w:rPr>
        <w:t xml:space="preserve"> </w:t>
      </w:r>
      <w:r w:rsidRPr="0098461E">
        <w:rPr>
          <w:rFonts w:ascii="Cambria" w:hAnsi="Cambria"/>
          <w:b/>
          <w:bCs/>
          <w:noProof/>
          <w:sz w:val="24"/>
        </w:rPr>
        <w:t>280</w:t>
      </w:r>
      <w:r w:rsidRPr="0098461E">
        <w:rPr>
          <w:rFonts w:ascii="Cambria" w:hAnsi="Cambria"/>
          <w:noProof/>
          <w:sz w:val="24"/>
        </w:rPr>
        <w:t xml:space="preserve"> E570–E575.</w:t>
      </w:r>
    </w:p>
    <w:p w14:paraId="0A9AA2CA"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ove MI, Huber W &amp; Anders S 2014 </w:t>
      </w:r>
      <w:r w:rsidRPr="0098461E">
        <w:rPr>
          <w:rFonts w:ascii="Cambria" w:hAnsi="Cambria"/>
          <w:i/>
          <w:iCs/>
          <w:noProof/>
          <w:sz w:val="24"/>
        </w:rPr>
        <w:t>Moderated Estimation of Fold Change and Dispersion for RNA-Seq Data with DESeq2</w:t>
      </w:r>
      <w:r w:rsidRPr="0098461E">
        <w:rPr>
          <w:rFonts w:ascii="Cambria" w:hAnsi="Cambria"/>
          <w:noProof/>
          <w:sz w:val="24"/>
        </w:rPr>
        <w:t>. (doi:10.1101/002832)</w:t>
      </w:r>
    </w:p>
    <w:p w14:paraId="6963C658"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umeng CN &amp; Saltiel AR 2011 Inflammatory links between obesity and metabolic disease. </w:t>
      </w:r>
      <w:r w:rsidRPr="0098461E">
        <w:rPr>
          <w:rFonts w:ascii="Cambria" w:hAnsi="Cambria"/>
          <w:i/>
          <w:iCs/>
          <w:noProof/>
          <w:sz w:val="24"/>
        </w:rPr>
        <w:t>The Journal of Clinical Investigation</w:t>
      </w:r>
      <w:r w:rsidRPr="0098461E">
        <w:rPr>
          <w:rFonts w:ascii="Cambria" w:hAnsi="Cambria"/>
          <w:noProof/>
          <w:sz w:val="24"/>
        </w:rPr>
        <w:t xml:space="preserve"> </w:t>
      </w:r>
      <w:r w:rsidRPr="0098461E">
        <w:rPr>
          <w:rFonts w:ascii="Cambria" w:hAnsi="Cambria"/>
          <w:b/>
          <w:bCs/>
          <w:noProof/>
          <w:sz w:val="24"/>
        </w:rPr>
        <w:t>121</w:t>
      </w:r>
      <w:r w:rsidRPr="0098461E">
        <w:rPr>
          <w:rFonts w:ascii="Cambria" w:hAnsi="Cambria"/>
          <w:noProof/>
          <w:sz w:val="24"/>
        </w:rPr>
        <w:t xml:space="preserve"> 2111–2117. (doi:10.1172/JCI57132)</w:t>
      </w:r>
    </w:p>
    <w:p w14:paraId="33BD0931"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lastRenderedPageBreak/>
        <w:t xml:space="preserve">Macfarlane DP, Forbes S &amp; Walker BR 2008 Glucocorticoids and fatty acid metabolism in humans: Fuelling fat redistribution in the metabolic syndrome. </w:t>
      </w:r>
      <w:r w:rsidRPr="0098461E">
        <w:rPr>
          <w:rFonts w:ascii="Cambria" w:hAnsi="Cambria"/>
          <w:i/>
          <w:iCs/>
          <w:noProof/>
          <w:sz w:val="24"/>
        </w:rPr>
        <w:t>Journal of Endocrinology</w:t>
      </w:r>
      <w:r w:rsidRPr="0098461E">
        <w:rPr>
          <w:rFonts w:ascii="Cambria" w:hAnsi="Cambria"/>
          <w:noProof/>
          <w:sz w:val="24"/>
        </w:rPr>
        <w:t xml:space="preserve"> </w:t>
      </w:r>
      <w:r w:rsidRPr="0098461E">
        <w:rPr>
          <w:rFonts w:ascii="Cambria" w:hAnsi="Cambria"/>
          <w:b/>
          <w:bCs/>
          <w:noProof/>
          <w:sz w:val="24"/>
        </w:rPr>
        <w:t>197</w:t>
      </w:r>
      <w:r w:rsidRPr="0098461E">
        <w:rPr>
          <w:rFonts w:ascii="Cambria" w:hAnsi="Cambria"/>
          <w:noProof/>
          <w:sz w:val="24"/>
        </w:rPr>
        <w:t xml:space="preserve"> 189–204. (doi:10.1677/JOE-08-0054)</w:t>
      </w:r>
    </w:p>
    <w:p w14:paraId="761673DD"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98461E">
        <w:rPr>
          <w:rFonts w:ascii="Cambria" w:hAnsi="Cambria"/>
          <w:i/>
          <w:iCs/>
          <w:noProof/>
          <w:sz w:val="24"/>
        </w:rPr>
        <w:t>Radiology</w:t>
      </w:r>
      <w:r w:rsidRPr="0098461E">
        <w:rPr>
          <w:rFonts w:ascii="Cambria" w:hAnsi="Cambria"/>
          <w:noProof/>
          <w:sz w:val="24"/>
        </w:rPr>
        <w:t xml:space="preserve"> </w:t>
      </w:r>
      <w:r w:rsidRPr="0098461E">
        <w:rPr>
          <w:rFonts w:ascii="Cambria" w:hAnsi="Cambria"/>
          <w:b/>
          <w:bCs/>
          <w:noProof/>
          <w:sz w:val="24"/>
        </w:rPr>
        <w:t>170</w:t>
      </w:r>
      <w:r w:rsidRPr="0098461E">
        <w:rPr>
          <w:rFonts w:ascii="Cambria" w:hAnsi="Cambria"/>
          <w:noProof/>
          <w:sz w:val="24"/>
        </w:rPr>
        <w:t xml:space="preserve"> 515–518.</w:t>
      </w:r>
    </w:p>
    <w:p w14:paraId="5667E809"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Menconi M, Fareed M, O’Neal P, Poylin V, Wei W &amp; Hasselgren P-O 2007 Role of glucocorticoids in the molecular regulation of muscle wasting. </w:t>
      </w:r>
      <w:r w:rsidRPr="0098461E">
        <w:rPr>
          <w:rFonts w:ascii="Cambria" w:hAnsi="Cambria"/>
          <w:i/>
          <w:iCs/>
          <w:noProof/>
          <w:sz w:val="24"/>
        </w:rPr>
        <w:t>Critical Care Medicine</w:t>
      </w:r>
      <w:r w:rsidRPr="0098461E">
        <w:rPr>
          <w:rFonts w:ascii="Cambria" w:hAnsi="Cambria"/>
          <w:noProof/>
          <w:sz w:val="24"/>
        </w:rPr>
        <w:t xml:space="preserve"> </w:t>
      </w:r>
      <w:r w:rsidRPr="0098461E">
        <w:rPr>
          <w:rFonts w:ascii="Cambria" w:hAnsi="Cambria"/>
          <w:b/>
          <w:bCs/>
          <w:noProof/>
          <w:sz w:val="24"/>
        </w:rPr>
        <w:t>35</w:t>
      </w:r>
      <w:r w:rsidRPr="0098461E">
        <w:rPr>
          <w:rFonts w:ascii="Cambria" w:hAnsi="Cambria"/>
          <w:noProof/>
          <w:sz w:val="24"/>
        </w:rPr>
        <w:t xml:space="preserve"> S602–S608. (doi:10.1097/01.CCM.0000279194.11328.77)</w:t>
      </w:r>
    </w:p>
    <w:p w14:paraId="6B3D79C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Ntali G, Grossman A &amp; Karavitaki N 2015 Clinical and biochemical manifestations of Cushing’s. </w:t>
      </w:r>
      <w:r w:rsidRPr="0098461E">
        <w:rPr>
          <w:rFonts w:ascii="Cambria" w:hAnsi="Cambria"/>
          <w:i/>
          <w:iCs/>
          <w:noProof/>
          <w:sz w:val="24"/>
        </w:rPr>
        <w:t>Pituitary</w:t>
      </w:r>
      <w:r w:rsidRPr="0098461E">
        <w:rPr>
          <w:rFonts w:ascii="Cambria" w:hAnsi="Cambria"/>
          <w:noProof/>
          <w:sz w:val="24"/>
        </w:rPr>
        <w:t>. (doi:10.1007/s11102-014-0631-4)</w:t>
      </w:r>
    </w:p>
    <w:p w14:paraId="3074F52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Papaspyrou-Rao S, Schneider SH, Petersen RN &amp; Fried SK 1997 Dexamethasone increases leptin expression in humans in vivo.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2</w:t>
      </w:r>
      <w:r w:rsidRPr="0098461E">
        <w:rPr>
          <w:rFonts w:ascii="Cambria" w:hAnsi="Cambria"/>
          <w:noProof/>
          <w:sz w:val="24"/>
        </w:rPr>
        <w:t xml:space="preserve"> 1635–1637.</w:t>
      </w:r>
    </w:p>
    <w:p w14:paraId="11EE6FD4"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Price SR, England BK, Bailey JL, Van Vreede K &amp; Mitch WE 1994 Acidosis and glucocorticoids concomitantly increase ubiquitin and proteasome subunit mRNAs in rat muscle. </w:t>
      </w:r>
      <w:r w:rsidRPr="0098461E">
        <w:rPr>
          <w:rFonts w:ascii="Cambria" w:hAnsi="Cambria"/>
          <w:i/>
          <w:iCs/>
          <w:noProof/>
          <w:sz w:val="24"/>
        </w:rPr>
        <w:t>The American Journal of Physiology</w:t>
      </w:r>
      <w:r w:rsidRPr="0098461E">
        <w:rPr>
          <w:rFonts w:ascii="Cambria" w:hAnsi="Cambria"/>
          <w:noProof/>
          <w:sz w:val="24"/>
        </w:rPr>
        <w:t xml:space="preserve"> </w:t>
      </w:r>
      <w:r w:rsidRPr="0098461E">
        <w:rPr>
          <w:rFonts w:ascii="Cambria" w:hAnsi="Cambria"/>
          <w:b/>
          <w:bCs/>
          <w:noProof/>
          <w:sz w:val="24"/>
        </w:rPr>
        <w:t>267</w:t>
      </w:r>
      <w:r w:rsidRPr="0098461E">
        <w:rPr>
          <w:rFonts w:ascii="Cambria" w:hAnsi="Cambria"/>
          <w:noProof/>
          <w:sz w:val="24"/>
        </w:rPr>
        <w:t xml:space="preserve"> C955–C960.</w:t>
      </w:r>
    </w:p>
    <w:p w14:paraId="0344DF80"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R Core Team 2013 R: A Language and Environment for Statistical Computing.</w:t>
      </w:r>
    </w:p>
    <w:p w14:paraId="043EEFEB"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98461E">
        <w:rPr>
          <w:rFonts w:ascii="Cambria" w:hAnsi="Cambria"/>
          <w:i/>
          <w:iCs/>
          <w:noProof/>
          <w:sz w:val="24"/>
        </w:rPr>
        <w:t>European Journal of Endocrinology</w:t>
      </w:r>
      <w:r w:rsidRPr="0098461E">
        <w:rPr>
          <w:rFonts w:ascii="Cambria" w:hAnsi="Cambria"/>
          <w:noProof/>
          <w:sz w:val="24"/>
        </w:rPr>
        <w:t xml:space="preserve"> </w:t>
      </w:r>
      <w:r w:rsidRPr="0098461E">
        <w:rPr>
          <w:rFonts w:ascii="Cambria" w:hAnsi="Cambria"/>
          <w:b/>
          <w:bCs/>
          <w:noProof/>
          <w:sz w:val="24"/>
        </w:rPr>
        <w:t>149</w:t>
      </w:r>
      <w:r w:rsidRPr="0098461E">
        <w:rPr>
          <w:rFonts w:ascii="Cambria" w:hAnsi="Cambria"/>
          <w:noProof/>
          <w:sz w:val="24"/>
        </w:rPr>
        <w:t xml:space="preserve"> 543–548. (doi:10.1530/eje.0.1490543)</w:t>
      </w:r>
    </w:p>
    <w:p w14:paraId="7D86C99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98461E">
        <w:rPr>
          <w:rFonts w:ascii="Cambria" w:hAnsi="Cambria"/>
          <w:i/>
          <w:iCs/>
          <w:noProof/>
          <w:sz w:val="24"/>
        </w:rPr>
        <w:t>Endocrinology</w:t>
      </w:r>
      <w:r w:rsidRPr="0098461E">
        <w:rPr>
          <w:rFonts w:ascii="Cambria" w:hAnsi="Cambria"/>
          <w:noProof/>
          <w:sz w:val="24"/>
        </w:rPr>
        <w:t xml:space="preserve"> </w:t>
      </w:r>
      <w:r w:rsidRPr="0098461E">
        <w:rPr>
          <w:rFonts w:ascii="Cambria" w:hAnsi="Cambria"/>
          <w:b/>
          <w:bCs/>
          <w:noProof/>
          <w:sz w:val="24"/>
        </w:rPr>
        <w:t>154</w:t>
      </w:r>
      <w:r w:rsidRPr="0098461E">
        <w:rPr>
          <w:rFonts w:ascii="Cambria" w:hAnsi="Cambria"/>
          <w:noProof/>
          <w:sz w:val="24"/>
        </w:rPr>
        <w:t xml:space="preserve"> 1528–1539. (doi:10.1210/en.2011-1047)</w:t>
      </w:r>
    </w:p>
    <w:p w14:paraId="36F1623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3</w:t>
      </w:r>
      <w:r w:rsidRPr="0098461E">
        <w:rPr>
          <w:rFonts w:ascii="Cambria" w:hAnsi="Cambria"/>
          <w:noProof/>
          <w:sz w:val="24"/>
        </w:rPr>
        <w:t xml:space="preserve"> 626–631. (doi:10.1210/jc.83.2.626)</w:t>
      </w:r>
    </w:p>
    <w:p w14:paraId="6550DE85"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Segal HL &amp; Gonzalez Lopez C 1963 Early Effects of Glucocorticoids on Precursor Incorporation into Glycogen. </w:t>
      </w:r>
      <w:r w:rsidRPr="0098461E">
        <w:rPr>
          <w:rFonts w:ascii="Cambria" w:hAnsi="Cambria"/>
          <w:i/>
          <w:iCs/>
          <w:noProof/>
          <w:sz w:val="24"/>
        </w:rPr>
        <w:t>Nature</w:t>
      </w:r>
      <w:r w:rsidRPr="0098461E">
        <w:rPr>
          <w:rFonts w:ascii="Cambria" w:hAnsi="Cambria"/>
          <w:noProof/>
          <w:sz w:val="24"/>
        </w:rPr>
        <w:t xml:space="preserve"> </w:t>
      </w:r>
      <w:r w:rsidRPr="0098461E">
        <w:rPr>
          <w:rFonts w:ascii="Cambria" w:hAnsi="Cambria"/>
          <w:b/>
          <w:bCs/>
          <w:noProof/>
          <w:sz w:val="24"/>
        </w:rPr>
        <w:t>200</w:t>
      </w:r>
      <w:r w:rsidRPr="0098461E">
        <w:rPr>
          <w:rFonts w:ascii="Cambria" w:hAnsi="Cambria"/>
          <w:noProof/>
          <w:sz w:val="24"/>
        </w:rPr>
        <w:t xml:space="preserve"> 143–144. (doi:10.1038/200143a0)</w:t>
      </w:r>
    </w:p>
    <w:p w14:paraId="6A7583A8"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Subramanian A, Tamayo P, Mootha VK, Mukherjee S, Ebert BL, Gillette MA, Paulovich A, Pomeroy SL, Golub TR, Lander ES </w:t>
      </w:r>
      <w:r w:rsidRPr="0098461E">
        <w:rPr>
          <w:rFonts w:ascii="Cambria" w:hAnsi="Cambria"/>
          <w:i/>
          <w:iCs/>
          <w:noProof/>
          <w:sz w:val="24"/>
        </w:rPr>
        <w:t>et al.</w:t>
      </w:r>
      <w:r w:rsidRPr="0098461E">
        <w:rPr>
          <w:rFonts w:ascii="Cambria" w:hAnsi="Cambria"/>
          <w:noProof/>
          <w:sz w:val="24"/>
        </w:rPr>
        <w:t xml:space="preserve"> 2005 Gene set enrichment analysis: a </w:t>
      </w:r>
      <w:r w:rsidRPr="0098461E">
        <w:rPr>
          <w:rFonts w:ascii="Cambria" w:hAnsi="Cambria"/>
          <w:noProof/>
          <w:sz w:val="24"/>
        </w:rPr>
        <w:lastRenderedPageBreak/>
        <w:t xml:space="preserve">knowledge-based approach for interpreting genome-wide expression profiles. </w:t>
      </w:r>
      <w:r w:rsidRPr="0098461E">
        <w:rPr>
          <w:rFonts w:ascii="Cambria" w:hAnsi="Cambria"/>
          <w:i/>
          <w:iCs/>
          <w:noProof/>
          <w:sz w:val="24"/>
        </w:rPr>
        <w:t>Proceedings of the National Academy of Sciences of the United States of America</w:t>
      </w:r>
      <w:r w:rsidRPr="0098461E">
        <w:rPr>
          <w:rFonts w:ascii="Cambria" w:hAnsi="Cambria"/>
          <w:noProof/>
          <w:sz w:val="24"/>
        </w:rPr>
        <w:t xml:space="preserve"> </w:t>
      </w:r>
      <w:r w:rsidRPr="0098461E">
        <w:rPr>
          <w:rFonts w:ascii="Cambria" w:hAnsi="Cambria"/>
          <w:b/>
          <w:bCs/>
          <w:noProof/>
          <w:sz w:val="24"/>
        </w:rPr>
        <w:t>102</w:t>
      </w:r>
      <w:r w:rsidRPr="0098461E">
        <w:rPr>
          <w:rFonts w:ascii="Cambria" w:hAnsi="Cambria"/>
          <w:noProof/>
          <w:sz w:val="24"/>
        </w:rPr>
        <w:t xml:space="preserve"> 15545–15550. (doi:10.1073/pnas.0506580102)</w:t>
      </w:r>
    </w:p>
    <w:p w14:paraId="3948C11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98461E">
        <w:rPr>
          <w:rFonts w:ascii="Cambria" w:hAnsi="Cambria"/>
          <w:i/>
          <w:iCs/>
          <w:noProof/>
          <w:sz w:val="24"/>
        </w:rPr>
        <w:t>Molecular Endocrinology (Baltimore, Md.)</w:t>
      </w:r>
      <w:r w:rsidRPr="0098461E">
        <w:rPr>
          <w:rFonts w:ascii="Cambria" w:hAnsi="Cambria"/>
          <w:noProof/>
          <w:sz w:val="24"/>
        </w:rPr>
        <w:t xml:space="preserve"> </w:t>
      </w:r>
      <w:r w:rsidRPr="0098461E">
        <w:rPr>
          <w:rFonts w:ascii="Cambria" w:hAnsi="Cambria"/>
          <w:b/>
          <w:bCs/>
          <w:noProof/>
          <w:sz w:val="24"/>
        </w:rPr>
        <w:t>24</w:t>
      </w:r>
      <w:r w:rsidRPr="0098461E">
        <w:rPr>
          <w:rFonts w:ascii="Cambria" w:hAnsi="Cambria"/>
          <w:noProof/>
          <w:sz w:val="24"/>
        </w:rPr>
        <w:t xml:space="preserve"> 104–113. (doi:10.1210/me.2009-0091)</w:t>
      </w:r>
    </w:p>
    <w:p w14:paraId="372448E7"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Wing SS &amp; Goldberg AL 1993 Glucocorticoids activate the ATP-ubiquitin-dependent proteolytic system in skeletal muscle during fasting. </w:t>
      </w:r>
      <w:r w:rsidRPr="0098461E">
        <w:rPr>
          <w:rFonts w:ascii="Cambria" w:hAnsi="Cambria"/>
          <w:i/>
          <w:iCs/>
          <w:noProof/>
          <w:sz w:val="24"/>
        </w:rPr>
        <w:t>The American Journal of Physiology</w:t>
      </w:r>
      <w:r w:rsidRPr="0098461E">
        <w:rPr>
          <w:rFonts w:ascii="Cambria" w:hAnsi="Cambria"/>
          <w:noProof/>
          <w:sz w:val="24"/>
        </w:rPr>
        <w:t xml:space="preserve"> </w:t>
      </w:r>
      <w:r w:rsidRPr="0098461E">
        <w:rPr>
          <w:rFonts w:ascii="Cambria" w:hAnsi="Cambria"/>
          <w:b/>
          <w:bCs/>
          <w:noProof/>
          <w:sz w:val="24"/>
        </w:rPr>
        <w:t>264</w:t>
      </w:r>
      <w:r w:rsidRPr="0098461E">
        <w:rPr>
          <w:rFonts w:ascii="Cambria" w:hAnsi="Cambria"/>
          <w:noProof/>
          <w:sz w:val="24"/>
        </w:rPr>
        <w:t xml:space="preserve"> E668–E676.</w:t>
      </w:r>
    </w:p>
    <w:p w14:paraId="114523FE" w14:textId="336EABFD" w:rsidR="00F72E09" w:rsidRPr="00F72E09" w:rsidRDefault="00F72E09" w:rsidP="0098461E">
      <w:pPr>
        <w:pStyle w:val="NormalWeb"/>
        <w:ind w:left="480" w:hanging="480"/>
        <w:divId w:val="1130979150"/>
      </w:pPr>
      <w:r>
        <w:fldChar w:fldCharType="end"/>
      </w:r>
    </w:p>
    <w:p w14:paraId="33F3FE0F" w14:textId="77777777" w:rsidR="00F0643F" w:rsidRDefault="00F0643F">
      <w:r>
        <w:br w:type="page"/>
      </w:r>
    </w:p>
    <w:p w14:paraId="50D9DBE0" w14:textId="77777777" w:rsidR="002025A3" w:rsidRDefault="002025A3" w:rsidP="00F0643F">
      <w:pPr>
        <w:pStyle w:val="Heading1"/>
      </w:pPr>
      <w:r>
        <w:lastRenderedPageBreak/>
        <w:t>Figure Legends</w:t>
      </w:r>
    </w:p>
    <w:p w14:paraId="50D504A1" w14:textId="3BA14C35" w:rsidR="002025A3" w:rsidRDefault="002025A3" w:rsidP="002025A3">
      <w:r w:rsidRPr="00625692">
        <w:rPr>
          <w:b/>
        </w:rPr>
        <w:t xml:space="preserve">Figure 1:  </w:t>
      </w:r>
      <w:r w:rsidR="003462ED" w:rsidRPr="00625692">
        <w:rPr>
          <w:b/>
        </w:rPr>
        <w:t>Metabolic characteristics of Cushing’s patients in our study.</w:t>
      </w:r>
      <w:r w:rsidR="003462ED">
        <w:t xml:space="preserve">  A) Morphometric data from control (non-secreting </w:t>
      </w:r>
      <w:proofErr w:type="spellStart"/>
      <w:r w:rsidR="003462ED">
        <w:t>adeoma</w:t>
      </w:r>
      <w:proofErr w:type="spellEnd"/>
      <w:r w:rsidR="003462ED">
        <w:t xml:space="preserve">) and Cushing’s subjects.  </w:t>
      </w:r>
      <w:proofErr w:type="gramStart"/>
      <w:r w:rsidR="003462ED">
        <w:t>B)  HOMA</w:t>
      </w:r>
      <w:proofErr w:type="gramEnd"/>
      <w:r w:rsidR="003462ED">
        <w:t xml:space="preserve">-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2025A3"/>
    <w:p w14:paraId="734C7816" w14:textId="2F3DCB47" w:rsidR="00F21DE7" w:rsidRPr="00F21DE7" w:rsidRDefault="009D5AE7" w:rsidP="00F21DE7">
      <w:pPr>
        <w:rPr>
          <w:ins w:id="69" w:author="Innocence Harvey" w:date="2015-02-26T13:50:00Z"/>
        </w:rPr>
      </w:pPr>
      <w:r w:rsidRPr="0015033F">
        <w:rPr>
          <w:b/>
          <w:rPrChange w:id="70" w:author="Innocence Harvey" w:date="2015-02-26T14:13:00Z">
            <w:rPr/>
          </w:rPrChange>
        </w:rPr>
        <w:t>Figure 2:</w:t>
      </w:r>
      <w:r w:rsidR="00F21DE7">
        <w:t xml:space="preserve">  </w:t>
      </w:r>
      <w:ins w:id="71" w:author="Innocence Harvey" w:date="2015-02-26T17:42:00Z">
        <w:r w:rsidR="00E00A96">
          <w:rPr>
            <w:b/>
          </w:rPr>
          <w:t>Dexamethasone treatment results in decreased lean mass and increased fat mass</w:t>
        </w:r>
      </w:ins>
      <w:ins w:id="72" w:author="Innocence Harvey" w:date="2015-02-26T17:43:00Z">
        <w:r w:rsidR="00E00A96">
          <w:rPr>
            <w:b/>
          </w:rPr>
          <w:t xml:space="preserve"> in mice</w:t>
        </w:r>
      </w:ins>
      <w:ins w:id="73" w:author="Innocence Harvey" w:date="2015-02-26T13:50:00Z">
        <w:r w:rsidR="00F21DE7" w:rsidRPr="00F21DE7">
          <w:rPr>
            <w:b/>
            <w:rPrChange w:id="74" w:author="Innocence Harvey" w:date="2015-02-26T13:50:00Z">
              <w:rPr/>
            </w:rPrChange>
          </w:rPr>
          <w:t>.</w:t>
        </w:r>
        <w:r w:rsidR="00F21DE7">
          <w:rPr>
            <w:b/>
          </w:rPr>
          <w:t xml:space="preserve"> </w:t>
        </w:r>
      </w:ins>
      <w:ins w:id="75" w:author="Innocence Harvey" w:date="2015-02-26T13:51:00Z">
        <w:r w:rsidR="004A026A">
          <w:t xml:space="preserve">Weekly </w:t>
        </w:r>
      </w:ins>
      <w:ins w:id="76" w:author="Innocence Harvey" w:date="2015-02-26T14:09:00Z">
        <w:del w:id="77" w:author="Dave Bridges" w:date="2015-02-26T18:31:00Z">
          <w:r w:rsidR="004A026A" w:rsidDel="00D7626E">
            <w:delText xml:space="preserve">measures of </w:delText>
          </w:r>
        </w:del>
      </w:ins>
      <w:ins w:id="78" w:author="Innocence Harvey" w:date="2015-02-26T13:51:00Z">
        <w:r w:rsidR="004A026A">
          <w:t>b</w:t>
        </w:r>
        <w:r w:rsidR="003C77EE">
          <w:t>ody weight</w:t>
        </w:r>
        <w:r w:rsidR="00F21DE7">
          <w:t xml:space="preserve"> </w:t>
        </w:r>
      </w:ins>
      <w:ins w:id="79" w:author="Innocence Harvey" w:date="2015-02-26T13:55:00Z">
        <w:r w:rsidR="00F21DE7">
          <w:t>(</w:t>
        </w:r>
        <w:r w:rsidR="003C77EE">
          <w:t>A), lean mass (B)</w:t>
        </w:r>
      </w:ins>
      <w:ins w:id="80" w:author="Innocence Harvey" w:date="2015-02-26T13:56:00Z">
        <w:r w:rsidR="003C77EE">
          <w:t>,</w:t>
        </w:r>
      </w:ins>
      <w:ins w:id="81" w:author="Innocence Harvey" w:date="2015-02-26T13:55:00Z">
        <w:r w:rsidR="003C77EE">
          <w:t xml:space="preserve"> fat mass (C) and</w:t>
        </w:r>
        <w:r w:rsidR="00F21DE7">
          <w:t xml:space="preserve"> percent</w:t>
        </w:r>
        <w:r w:rsidR="003C77EE">
          <w:t xml:space="preserve"> fat (D) </w:t>
        </w:r>
      </w:ins>
      <w:ins w:id="82" w:author="Innocence Harvey" w:date="2015-02-26T13:51:00Z">
        <w:r w:rsidR="00F21DE7">
          <w:t>from control</w:t>
        </w:r>
      </w:ins>
      <w:ins w:id="83" w:author="Innocence Harvey" w:date="2015-02-26T13:57:00Z">
        <w:r w:rsidR="003C77EE">
          <w:t xml:space="preserve"> (black)</w:t>
        </w:r>
      </w:ins>
      <w:ins w:id="84" w:author="Innocence Harvey" w:date="2015-02-26T13:51:00Z">
        <w:r w:rsidR="00F21DE7">
          <w:t xml:space="preserve"> and dexamethasone</w:t>
        </w:r>
      </w:ins>
      <w:ins w:id="85" w:author="Innocence Harvey" w:date="2015-02-26T13:58:00Z">
        <w:r w:rsidR="003C77EE">
          <w:t xml:space="preserve"> (red)</w:t>
        </w:r>
      </w:ins>
      <w:ins w:id="86" w:author="Innocence Harvey" w:date="2015-02-26T13:51:00Z">
        <w:r w:rsidR="00F21DE7">
          <w:t xml:space="preserve"> treated mice.</w:t>
        </w:r>
      </w:ins>
      <w:ins w:id="87" w:author="Innocence Harvey" w:date="2015-02-26T13:52:00Z">
        <w:r w:rsidR="00F21DE7">
          <w:t xml:space="preserve"> </w:t>
        </w:r>
      </w:ins>
      <w:ins w:id="88" w:author="Innocence Harvey" w:date="2015-02-26T13:58:00Z">
        <w:r w:rsidR="003C77EE">
          <w:t xml:space="preserve">E) Average food consumption </w:t>
        </w:r>
      </w:ins>
      <w:ins w:id="89" w:author="Innocence Harvey" w:date="2015-02-26T14:01:00Z">
        <w:r w:rsidR="003C77EE">
          <w:t>per mouse per day. F)</w:t>
        </w:r>
      </w:ins>
      <w:ins w:id="90" w:author="Innocence Harvey" w:date="2015-02-26T14:02:00Z">
        <w:r w:rsidR="003C77EE">
          <w:t xml:space="preserve"> </w:t>
        </w:r>
      </w:ins>
      <w:ins w:id="91" w:author="Innocence Harvey" w:date="2015-02-26T14:05:00Z">
        <w:r w:rsidR="003C77EE">
          <w:t xml:space="preserve">Insulin tolerance test. </w:t>
        </w:r>
      </w:ins>
      <w:ins w:id="92" w:author="Innocence Harvey" w:date="2015-02-26T14:02:00Z">
        <w:r w:rsidR="003C77EE">
          <w:t xml:space="preserve">Following a 6 hour fast, insulin </w:t>
        </w:r>
      </w:ins>
      <w:ins w:id="93" w:author="Dave Bridges" w:date="2015-02-26T18:31:00Z">
        <w:r w:rsidR="00D7626E">
          <w:t xml:space="preserve">(1 </w:t>
        </w:r>
        <w:proofErr w:type="spellStart"/>
        <w:r w:rsidR="00D7626E">
          <w:t>mU</w:t>
        </w:r>
        <w:proofErr w:type="spellEnd"/>
        <w:r w:rsidR="00D7626E">
          <w:t xml:space="preserve">/g) </w:t>
        </w:r>
      </w:ins>
      <w:ins w:id="94" w:author="Innocence Harvey" w:date="2015-02-26T14:02:00Z">
        <w:r w:rsidR="003C77EE">
          <w:t>was administered via IP injection and blood glucose was measured at baseline</w:t>
        </w:r>
      </w:ins>
      <w:ins w:id="95" w:author="Innocence Harvey" w:date="2015-02-26T14:04:00Z">
        <w:r w:rsidR="003C77EE">
          <w:t xml:space="preserve">, </w:t>
        </w:r>
        <w:del w:id="96" w:author="Dave Bridges" w:date="2015-02-26T18:31:00Z">
          <w:r w:rsidR="003C77EE" w:rsidDel="00D7626E">
            <w:delText>15, 30, 45, 60, 75, 90, 105 and 120 minutes</w:delText>
          </w:r>
        </w:del>
      </w:ins>
      <w:ins w:id="97" w:author="Dave Bridges" w:date="2015-02-26T18:31:00Z">
        <w:r w:rsidR="00D7626E">
          <w:t>and the indicated minutes</w:t>
        </w:r>
      </w:ins>
      <w:ins w:id="98" w:author="Innocence Harvey" w:date="2015-02-26T14:04:00Z">
        <w:r w:rsidR="003C77EE">
          <w:t xml:space="preserve"> post injection</w:t>
        </w:r>
      </w:ins>
      <w:ins w:id="99" w:author="Innocence Harvey" w:date="2015-02-26T14:06:00Z">
        <w:r w:rsidR="003C77EE">
          <w:t xml:space="preserve">. </w:t>
        </w:r>
        <w:r w:rsidR="004A026A">
          <w:t>G) Fat pad weights following 12 weeks of treatment.</w:t>
        </w:r>
      </w:ins>
      <w:ins w:id="100" w:author="Innocence Harvey" w:date="2015-02-26T14:11:00Z">
        <w:del w:id="101" w:author="Dave Bridges" w:date="2015-02-26T18:31:00Z">
          <w:r w:rsidR="0015033F" w:rsidDel="00D7626E">
            <w:delText xml:space="preserve"> H)…</w:delText>
          </w:r>
        </w:del>
      </w:ins>
    </w:p>
    <w:p w14:paraId="1C99DB91" w14:textId="5F8458B8" w:rsidR="009D5AE7" w:rsidRDefault="009D5AE7" w:rsidP="002025A3"/>
    <w:p w14:paraId="5588FCB3" w14:textId="77777777" w:rsidR="009D5AE7" w:rsidRDefault="009D5AE7" w:rsidP="002025A3"/>
    <w:p w14:paraId="2EBBA027" w14:textId="220BECE5" w:rsidR="009D5AE7" w:rsidRDefault="009D5AE7" w:rsidP="002025A3">
      <w:r w:rsidRPr="00A06FA4">
        <w:rPr>
          <w:b/>
        </w:rPr>
        <w:t xml:space="preserve">Figure 3: </w:t>
      </w:r>
      <w:r w:rsidR="00A06FA4" w:rsidRPr="00A06FA4">
        <w:rPr>
          <w:b/>
        </w:rPr>
        <w:t>Differentially expressed transcripts in subcutaneous adipose tissue from Cushing’s 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2025A3"/>
    <w:p w14:paraId="30F6A869" w14:textId="7A1B80EA" w:rsidR="00967496" w:rsidRDefault="00967496" w:rsidP="002025A3">
      <w:r w:rsidRPr="00967496">
        <w:rPr>
          <w:b/>
        </w:rPr>
        <w:t>Figure 4: Elevated glucocorticoids result in elevated fatty acid and tr</w:t>
      </w:r>
      <w:ins w:id="102" w:author="Innocence Harvey" w:date="2015-02-26T17:46:00Z">
        <w:r w:rsidR="005D09A1">
          <w:rPr>
            <w:b/>
          </w:rPr>
          <w:t>i</w:t>
        </w:r>
      </w:ins>
      <w:del w:id="103" w:author="Innocence Harvey" w:date="2015-02-26T17:46:00Z">
        <w:r w:rsidRPr="00967496" w:rsidDel="005D09A1">
          <w:rPr>
            <w:b/>
          </w:rPr>
          <w:delText>y</w:delText>
        </w:r>
      </w:del>
      <w:r w:rsidRPr="00967496">
        <w:rPr>
          <w:b/>
        </w:rPr>
        <w:t>glyceride synthesis genes.</w:t>
      </w:r>
      <w:r>
        <w:t xml:space="preserve">  A) Fatty acid synthesis genes in </w:t>
      </w:r>
      <w:proofErr w:type="gramStart"/>
      <w:r>
        <w:t>Cushing’s</w:t>
      </w:r>
      <w:proofErr w:type="gramEnd"/>
      <w:r>
        <w:t xml:space="preserve"> and control patients. B) Fatty acid </w:t>
      </w:r>
      <w:proofErr w:type="spellStart"/>
      <w:r>
        <w:t>desaturases</w:t>
      </w:r>
      <w:proofErr w:type="spellEnd"/>
      <w:r>
        <w:t xml:space="preserve"> in Cushing’s patients.</w:t>
      </w:r>
      <w:r w:rsidR="00335A4C">
        <w:t xml:space="preserve"> C) Triglyceride synthesis genes.</w:t>
      </w:r>
      <w:r w:rsidR="00B52B45">
        <w:t xml:space="preserve"> </w:t>
      </w:r>
      <w:r w:rsidR="008E7DAD">
        <w:t xml:space="preserve">D) Lipolysis genes. E) Steroid biogenesis genes.  </w:t>
      </w:r>
      <w:proofErr w:type="gramStart"/>
      <w:r w:rsidR="00B52B45">
        <w:t>D)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2025A3"/>
    <w:p w14:paraId="19AEA836" w14:textId="0D25B19D" w:rsidR="00BF3DF7" w:rsidRDefault="00BF3DF7" w:rsidP="002025A3">
      <w:r>
        <w:rPr>
          <w:b/>
        </w:rPr>
        <w:t xml:space="preserve">Figure 5:  Glycolysis and glucose oxidation genes are </w:t>
      </w:r>
      <w:proofErr w:type="spellStart"/>
      <w:r>
        <w:rPr>
          <w:b/>
        </w:rPr>
        <w:t>upregulated</w:t>
      </w:r>
      <w:proofErr w:type="spellEnd"/>
      <w:r>
        <w:rPr>
          <w:b/>
        </w:rPr>
        <w:t xml:space="preserve"> with ele</w:t>
      </w:r>
      <w:ins w:id="104" w:author="Innocence Harvey" w:date="2015-02-26T17:46:00Z">
        <w:r w:rsidR="005D09A1">
          <w:rPr>
            <w:b/>
          </w:rPr>
          <w:t>v</w:t>
        </w:r>
      </w:ins>
      <w:r>
        <w:rPr>
          <w:b/>
        </w:rPr>
        <w:t>ated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TCA cycle, colored by gene expression changes in subcutaneous adipose tissue from Cushing’s subjects.</w:t>
      </w:r>
      <w:proofErr w:type="gramEnd"/>
      <w:r>
        <w:t xml:space="preserve">  B)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2025A3"/>
    <w:p w14:paraId="478F8A42" w14:textId="52422113" w:rsidR="009A300F" w:rsidRPr="0015033F" w:rsidRDefault="009A300F" w:rsidP="002025A3">
      <w:r w:rsidRPr="0015033F">
        <w:rPr>
          <w:b/>
          <w:rPrChange w:id="105" w:author="Innocence Harvey" w:date="2015-02-26T14:13:00Z">
            <w:rPr/>
          </w:rPrChange>
        </w:rPr>
        <w:t>Figure 6:</w:t>
      </w:r>
      <w:ins w:id="106" w:author="Innocence Harvey" w:date="2015-02-26T14:12:00Z">
        <w:r w:rsidR="0015033F">
          <w:t xml:space="preserve"> </w:t>
        </w:r>
      </w:ins>
      <w:ins w:id="107" w:author="Innocence Harvey" w:date="2015-02-26T17:38:00Z">
        <w:r w:rsidR="00E455CE">
          <w:rPr>
            <w:b/>
          </w:rPr>
          <w:t>Increased glucocorticoids are associated with increased protein degradation and decreased strength</w:t>
        </w:r>
      </w:ins>
      <w:ins w:id="108" w:author="Innocence Harvey" w:date="2015-02-26T14:13:00Z">
        <w:r w:rsidR="0015033F">
          <w:rPr>
            <w:b/>
          </w:rPr>
          <w:t xml:space="preserve">. </w:t>
        </w:r>
        <w:r w:rsidR="0015033F">
          <w:t xml:space="preserve">A) Mouse grip </w:t>
        </w:r>
      </w:ins>
      <w:ins w:id="109" w:author="Innocence Harvey" w:date="2015-02-26T14:14:00Z">
        <w:r w:rsidR="0015033F">
          <w:t>strength (N)</w:t>
        </w:r>
      </w:ins>
      <w:ins w:id="110" w:author="Innocence Harvey" w:date="2015-02-26T14:13:00Z">
        <w:r w:rsidR="0015033F">
          <w:t xml:space="preserve"> </w:t>
        </w:r>
      </w:ins>
      <w:ins w:id="111" w:author="Innocence Harvey" w:date="2015-02-26T14:15:00Z">
        <w:r w:rsidR="0015033F">
          <w:t>assessed</w:t>
        </w:r>
      </w:ins>
      <w:ins w:id="112" w:author="Innocence Harvey" w:date="2015-02-26T14:14:00Z">
        <w:r w:rsidR="0015033F">
          <w:t xml:space="preserve"> at baseline</w:t>
        </w:r>
      </w:ins>
      <w:ins w:id="113" w:author="Innocence Harvey" w:date="2015-02-26T14:15:00Z">
        <w:r w:rsidR="0015033F">
          <w:t xml:space="preserve">, 4, 8 and 12 weeks of </w:t>
        </w:r>
      </w:ins>
      <w:ins w:id="114" w:author="Innocence Harvey" w:date="2015-02-26T14:17:00Z">
        <w:r w:rsidR="00425280">
          <w:t xml:space="preserve">dexamethasone </w:t>
        </w:r>
      </w:ins>
      <w:ins w:id="115" w:author="Innocence Harvey" w:date="2015-02-26T14:15:00Z">
        <w:r w:rsidR="0015033F">
          <w:t>treatment</w:t>
        </w:r>
      </w:ins>
      <w:ins w:id="116" w:author="Innocence Harvey" w:date="2015-02-26T14:16:00Z">
        <w:r w:rsidR="0015033F">
          <w:t xml:space="preserve">. </w:t>
        </w:r>
        <w:r w:rsidR="00425280">
          <w:t xml:space="preserve">Muscle </w:t>
        </w:r>
        <w:proofErr w:type="spellStart"/>
        <w:r w:rsidR="00425280">
          <w:t>atrogene</w:t>
        </w:r>
        <w:proofErr w:type="spellEnd"/>
        <w:r w:rsidR="00425280">
          <w:t xml:space="preserve"> </w:t>
        </w:r>
      </w:ins>
      <w:ins w:id="117" w:author="Innocence Harvey" w:date="2015-02-26T14:18:00Z">
        <w:r w:rsidR="00425280">
          <w:t xml:space="preserve">(B) </w:t>
        </w:r>
      </w:ins>
      <w:ins w:id="118" w:author="Innocence Harvey" w:date="2015-02-26T14:16:00Z">
        <w:r w:rsidR="00425280">
          <w:t xml:space="preserve">and </w:t>
        </w:r>
        <w:proofErr w:type="spellStart"/>
        <w:r w:rsidR="00425280">
          <w:t>proteasomal</w:t>
        </w:r>
        <w:proofErr w:type="spellEnd"/>
        <w:r w:rsidR="00425280">
          <w:t xml:space="preserve"> </w:t>
        </w:r>
      </w:ins>
      <w:ins w:id="119" w:author="Innocence Harvey" w:date="2015-02-26T14:18:00Z">
        <w:del w:id="120" w:author="Dave Bridges" w:date="2015-02-26T18:30:00Z">
          <w:r w:rsidR="00425280" w:rsidDel="0054695A">
            <w:delText xml:space="preserve">(C) </w:delText>
          </w:r>
        </w:del>
      </w:ins>
      <w:ins w:id="121" w:author="Innocence Harvey" w:date="2015-02-26T14:20:00Z">
        <w:r w:rsidR="00425280">
          <w:t xml:space="preserve">transcript </w:t>
        </w:r>
      </w:ins>
      <w:ins w:id="122" w:author="Innocence Harvey" w:date="2015-02-26T14:18:00Z">
        <w:r w:rsidR="00425280">
          <w:t>expression changes</w:t>
        </w:r>
      </w:ins>
      <w:ins w:id="123" w:author="Innocence Harvey" w:date="2015-02-26T14:16:00Z">
        <w:r w:rsidR="00425280">
          <w:t xml:space="preserve"> </w:t>
        </w:r>
      </w:ins>
      <w:ins w:id="124" w:author="Innocence Harvey" w:date="2015-02-26T14:17:00Z">
        <w:r w:rsidR="00425280">
          <w:t xml:space="preserve">in </w:t>
        </w:r>
      </w:ins>
      <w:ins w:id="125" w:author="Dave Bridges" w:date="2015-02-26T18:29:00Z">
        <w:r w:rsidR="0054695A">
          <w:t xml:space="preserve">gastrocnemius muscles from </w:t>
        </w:r>
      </w:ins>
      <w:ins w:id="126" w:author="Innocence Harvey" w:date="2015-02-26T14:17:00Z">
        <w:r w:rsidR="00425280">
          <w:t>mice following 1 week of dexamethasone treatment.</w:t>
        </w:r>
      </w:ins>
      <w:ins w:id="127" w:author="Innocence Harvey" w:date="2015-02-26T14:19:00Z">
        <w:r w:rsidR="00425280">
          <w:t xml:space="preserve"> </w:t>
        </w:r>
      </w:ins>
      <w:ins w:id="128" w:author="Dave Bridges" w:date="2015-02-26T18:30:00Z">
        <w:r w:rsidR="0054695A">
          <w:t xml:space="preserve">C) </w:t>
        </w:r>
        <w:proofErr w:type="spellStart"/>
        <w:r w:rsidR="0054695A">
          <w:t>Proteosomal</w:t>
        </w:r>
        <w:proofErr w:type="spellEnd"/>
        <w:r w:rsidR="0054695A">
          <w:t xml:space="preserve"> mRNA levels from subcutaneous adipose tissue of mice treated with dexamethasone for 12 weeks.  </w:t>
        </w:r>
      </w:ins>
      <w:proofErr w:type="spellStart"/>
      <w:ins w:id="129" w:author="Innocence Harvey" w:date="2015-02-26T14:19:00Z">
        <w:r w:rsidR="00425280">
          <w:t>Proteasomal</w:t>
        </w:r>
      </w:ins>
      <w:proofErr w:type="spellEnd"/>
      <w:ins w:id="130" w:author="Innocence Harvey" w:date="2015-02-26T16:42:00Z">
        <w:r w:rsidR="005937AF">
          <w:t xml:space="preserve"> </w:t>
        </w:r>
      </w:ins>
      <w:ins w:id="131" w:author="Innocence Harvey" w:date="2015-02-26T17:26:00Z">
        <w:r w:rsidR="00AA04D3">
          <w:t>(</w:t>
        </w:r>
      </w:ins>
      <w:ins w:id="132" w:author="Innocence Harvey" w:date="2015-02-26T16:42:00Z">
        <w:r w:rsidR="005937AF">
          <w:t xml:space="preserve">D) and </w:t>
        </w:r>
      </w:ins>
      <w:ins w:id="133" w:author="Innocence Harvey" w:date="2015-02-26T16:43:00Z">
        <w:r w:rsidR="005937AF">
          <w:t xml:space="preserve">protein catabolism </w:t>
        </w:r>
      </w:ins>
      <w:ins w:id="134" w:author="Innocence Harvey" w:date="2015-02-26T17:26:00Z">
        <w:r w:rsidR="00AA04D3">
          <w:t>(</w:t>
        </w:r>
      </w:ins>
      <w:ins w:id="135" w:author="Innocence Harvey" w:date="2015-02-26T16:42:00Z">
        <w:r w:rsidR="005937AF">
          <w:t>E)</w:t>
        </w:r>
      </w:ins>
      <w:ins w:id="136" w:author="Innocence Harvey" w:date="2015-02-26T14:19:00Z">
        <w:r w:rsidR="00425280">
          <w:t xml:space="preserve"> </w:t>
        </w:r>
      </w:ins>
      <w:ins w:id="137" w:author="Innocence Harvey" w:date="2015-02-26T14:20:00Z">
        <w:r w:rsidR="00425280">
          <w:t xml:space="preserve">transcript </w:t>
        </w:r>
      </w:ins>
      <w:ins w:id="138" w:author="Innocence Harvey" w:date="2015-02-26T14:19:00Z">
        <w:r w:rsidR="00425280">
          <w:t xml:space="preserve">expression changes in </w:t>
        </w:r>
      </w:ins>
      <w:ins w:id="139" w:author="Dave Bridges" w:date="2015-02-26T18:29:00Z">
        <w:r w:rsidR="0054695A">
          <w:t xml:space="preserve">subcutaneous </w:t>
        </w:r>
      </w:ins>
      <w:ins w:id="140" w:author="Innocence Harvey" w:date="2015-02-26T14:20:00Z">
        <w:r w:rsidR="00425280">
          <w:t>adipose tissue fro</w:t>
        </w:r>
        <w:r w:rsidR="006827BB">
          <w:t>m Cushing’s and control subjects</w:t>
        </w:r>
        <w:r w:rsidR="00425280">
          <w:t xml:space="preserve">. </w:t>
        </w:r>
      </w:ins>
      <w:ins w:id="141" w:author="Innocence Harvey" w:date="2015-02-26T16:43:00Z">
        <w:r w:rsidR="005937AF">
          <w:t xml:space="preserve">F) </w:t>
        </w:r>
        <w:proofErr w:type="spellStart"/>
        <w:r w:rsidR="005937AF">
          <w:t>Heatmap</w:t>
        </w:r>
        <w:proofErr w:type="spellEnd"/>
        <w:r w:rsidR="005937AF">
          <w:t xml:space="preserve"> of </w:t>
        </w:r>
      </w:ins>
      <w:ins w:id="142" w:author="Innocence Harvey" w:date="2015-02-26T16:44:00Z">
        <w:r w:rsidR="005937AF">
          <w:t xml:space="preserve">differentially expressed </w:t>
        </w:r>
      </w:ins>
      <w:ins w:id="143" w:author="Innocence Harvey" w:date="2015-02-26T16:43:00Z">
        <w:r w:rsidR="005937AF">
          <w:t>ribosomal transcripts</w:t>
        </w:r>
      </w:ins>
      <w:ins w:id="144" w:author="Innocence Harvey" w:date="2015-02-26T16:44:00Z">
        <w:r w:rsidR="006827BB">
          <w:t xml:space="preserve"> in Cushing</w:t>
        </w:r>
      </w:ins>
      <w:ins w:id="145" w:author="Innocence Harvey" w:date="2015-02-26T16:46:00Z">
        <w:r w:rsidR="006827BB">
          <w:t>’s and control</w:t>
        </w:r>
      </w:ins>
      <w:ins w:id="146" w:author="Innocence Harvey" w:date="2015-02-26T16:44:00Z">
        <w:r w:rsidR="006827BB">
          <w:t xml:space="preserve"> subjects</w:t>
        </w:r>
        <w:r w:rsidR="005937AF">
          <w:t>.</w:t>
        </w:r>
      </w:ins>
    </w:p>
    <w:p w14:paraId="68B7ED27" w14:textId="77777777" w:rsidR="009A300F" w:rsidRDefault="009A300F" w:rsidP="002025A3"/>
    <w:p w14:paraId="0D553583" w14:textId="4DD282EA" w:rsidR="009A300F" w:rsidRPr="007838C3" w:rsidRDefault="009A300F" w:rsidP="002025A3">
      <w:r w:rsidRPr="006827BB">
        <w:rPr>
          <w:b/>
          <w:rPrChange w:id="147" w:author="Innocence Harvey" w:date="2015-02-26T16:45:00Z">
            <w:rPr/>
          </w:rPrChange>
        </w:rPr>
        <w:lastRenderedPageBreak/>
        <w:t>Figure 7:</w:t>
      </w:r>
      <w:ins w:id="148" w:author="Innocence Harvey" w:date="2015-02-26T16:47:00Z">
        <w:r w:rsidR="007838C3">
          <w:rPr>
            <w:b/>
          </w:rPr>
          <w:t xml:space="preserve"> </w:t>
        </w:r>
      </w:ins>
      <w:ins w:id="149" w:author="Innocence Harvey" w:date="2015-02-26T17:35:00Z">
        <w:r w:rsidR="00E455CE">
          <w:rPr>
            <w:b/>
          </w:rPr>
          <w:t xml:space="preserve">Expression </w:t>
        </w:r>
      </w:ins>
      <w:ins w:id="150" w:author="Innocence Harvey" w:date="2015-02-26T16:48:00Z">
        <w:r w:rsidR="007838C3">
          <w:rPr>
            <w:b/>
          </w:rPr>
          <w:t>of insulin signaling</w:t>
        </w:r>
      </w:ins>
      <w:ins w:id="151" w:author="Innocence Harvey" w:date="2015-02-26T16:49:00Z">
        <w:r w:rsidR="007838C3">
          <w:rPr>
            <w:b/>
          </w:rPr>
          <w:t xml:space="preserve"> transcripts</w:t>
        </w:r>
      </w:ins>
      <w:ins w:id="152" w:author="Innocence Harvey" w:date="2015-02-26T16:48:00Z">
        <w:r w:rsidR="007838C3">
          <w:rPr>
            <w:b/>
          </w:rPr>
          <w:t xml:space="preserve">, </w:t>
        </w:r>
        <w:proofErr w:type="spellStart"/>
        <w:r w:rsidR="007838C3">
          <w:rPr>
            <w:b/>
          </w:rPr>
          <w:t>ceramides</w:t>
        </w:r>
        <w:proofErr w:type="spellEnd"/>
        <w:r w:rsidR="007838C3">
          <w:rPr>
            <w:b/>
          </w:rPr>
          <w:t xml:space="preserve"> and </w:t>
        </w:r>
      </w:ins>
      <w:ins w:id="153" w:author="Innocence Harvey" w:date="2015-02-26T16:49:00Z">
        <w:r w:rsidR="007838C3">
          <w:rPr>
            <w:b/>
          </w:rPr>
          <w:t xml:space="preserve">inflammatory transcripts in </w:t>
        </w:r>
      </w:ins>
      <w:ins w:id="154" w:author="Innocence Harvey" w:date="2015-02-26T17:36:00Z">
        <w:r w:rsidR="00E455CE">
          <w:rPr>
            <w:b/>
          </w:rPr>
          <w:t>control vs. Cushing’s</w:t>
        </w:r>
      </w:ins>
      <w:ins w:id="155" w:author="Innocence Harvey" w:date="2015-02-26T16:49:00Z">
        <w:r w:rsidR="00E455CE">
          <w:rPr>
            <w:b/>
          </w:rPr>
          <w:t xml:space="preserve"> subjects</w:t>
        </w:r>
        <w:r w:rsidR="007838C3">
          <w:rPr>
            <w:b/>
          </w:rPr>
          <w:t>.</w:t>
        </w:r>
      </w:ins>
      <w:ins w:id="156" w:author="Innocence Harvey" w:date="2015-02-26T16:50:00Z">
        <w:r w:rsidR="007838C3">
          <w:rPr>
            <w:b/>
          </w:rPr>
          <w:t xml:space="preserve"> </w:t>
        </w:r>
        <w:r w:rsidR="007838C3">
          <w:t xml:space="preserve">A) Insulin </w:t>
        </w:r>
      </w:ins>
      <w:ins w:id="157" w:author="Innocence Harvey" w:date="2015-02-26T16:51:00Z">
        <w:r w:rsidR="007838C3">
          <w:t>signaling</w:t>
        </w:r>
      </w:ins>
      <w:ins w:id="158" w:author="Innocence Harvey" w:date="2015-02-26T16:50:00Z">
        <w:r w:rsidR="007838C3">
          <w:t xml:space="preserve"> </w:t>
        </w:r>
      </w:ins>
      <w:ins w:id="159" w:author="Innocence Harvey" w:date="2015-02-26T16:51:00Z">
        <w:r w:rsidR="007838C3">
          <w:t>transcript expression</w:t>
        </w:r>
      </w:ins>
      <w:ins w:id="160" w:author="Innocence Harvey" w:date="2015-02-26T16:53:00Z">
        <w:r w:rsidR="007838C3">
          <w:t xml:space="preserve"> levels</w:t>
        </w:r>
      </w:ins>
      <w:ins w:id="161" w:author="Innocence Harvey" w:date="2015-02-26T16:51:00Z">
        <w:r w:rsidR="007838C3">
          <w:t xml:space="preserve">. B) </w:t>
        </w:r>
      </w:ins>
      <w:proofErr w:type="spellStart"/>
      <w:ins w:id="162" w:author="Innocence Harvey" w:date="2015-02-26T16:52:00Z">
        <w:r w:rsidR="007838C3">
          <w:t>Ceramide</w:t>
        </w:r>
        <w:proofErr w:type="spellEnd"/>
        <w:r w:rsidR="007838C3">
          <w:t xml:space="preserve"> levels. C) </w:t>
        </w:r>
        <w:del w:id="163" w:author="Dave Bridges" w:date="2015-02-26T18:28:00Z">
          <w:r w:rsidR="007838C3" w:rsidDel="0054695A">
            <w:delText>Inflammatory</w:delText>
          </w:r>
        </w:del>
      </w:ins>
      <w:ins w:id="164" w:author="Dave Bridges" w:date="2015-02-26T18:28:00Z">
        <w:r w:rsidR="0054695A">
          <w:t>MHC complex</w:t>
        </w:r>
      </w:ins>
      <w:ins w:id="165" w:author="Innocence Harvey" w:date="2015-02-26T16:52:00Z">
        <w:r w:rsidR="007838C3">
          <w:t xml:space="preserve"> transcript expression levels.</w:t>
        </w:r>
      </w:ins>
    </w:p>
    <w:p w14:paraId="18F2A6DA" w14:textId="77777777" w:rsidR="009A300F" w:rsidRDefault="009A300F" w:rsidP="002025A3"/>
    <w:p w14:paraId="4E6294BB" w14:textId="6156438E" w:rsidR="009A300F" w:rsidRPr="00AA04D3" w:rsidRDefault="009A300F" w:rsidP="002025A3">
      <w:r w:rsidRPr="00F63D9D">
        <w:rPr>
          <w:b/>
          <w:rPrChange w:id="166" w:author="Innocence Harvey" w:date="2015-02-26T17:19:00Z">
            <w:rPr/>
          </w:rPrChange>
        </w:rPr>
        <w:t>Figure 8:</w:t>
      </w:r>
      <w:ins w:id="167" w:author="Innocence Harvey" w:date="2015-02-26T17:20:00Z">
        <w:r w:rsidR="006D59C3">
          <w:rPr>
            <w:b/>
          </w:rPr>
          <w:t xml:space="preserve">  </w:t>
        </w:r>
      </w:ins>
      <w:ins w:id="168" w:author="Innocence Harvey" w:date="2015-02-26T17:22:00Z">
        <w:r w:rsidR="00E455CE">
          <w:rPr>
            <w:b/>
          </w:rPr>
          <w:t xml:space="preserve">Transcript expression changes </w:t>
        </w:r>
      </w:ins>
      <w:ins w:id="169" w:author="Innocence Harvey" w:date="2015-02-26T17:32:00Z">
        <w:r w:rsidR="00E455CE">
          <w:rPr>
            <w:b/>
          </w:rPr>
          <w:t>in</w:t>
        </w:r>
      </w:ins>
      <w:ins w:id="170" w:author="Innocence Harvey" w:date="2015-02-26T17:22:00Z">
        <w:r w:rsidR="00AA04D3">
          <w:rPr>
            <w:b/>
          </w:rPr>
          <w:t xml:space="preserve"> Cushing’s</w:t>
        </w:r>
      </w:ins>
      <w:ins w:id="171" w:author="Innocence Harvey" w:date="2015-02-26T17:32:00Z">
        <w:r w:rsidR="00E455CE">
          <w:rPr>
            <w:b/>
          </w:rPr>
          <w:t xml:space="preserve"> are less robust</w:t>
        </w:r>
      </w:ins>
      <w:ins w:id="172" w:author="Innocence Harvey" w:date="2015-02-26T17:22:00Z">
        <w:r w:rsidR="00AA04D3">
          <w:rPr>
            <w:b/>
          </w:rPr>
          <w:t xml:space="preserve"> after adjusting for obesity</w:t>
        </w:r>
      </w:ins>
      <w:ins w:id="173" w:author="Innocence Harvey" w:date="2015-02-26T17:23:00Z">
        <w:r w:rsidR="00AA04D3">
          <w:rPr>
            <w:b/>
          </w:rPr>
          <w:t xml:space="preserve">. </w:t>
        </w:r>
      </w:ins>
      <w:ins w:id="174" w:author="Innocence Harvey" w:date="2015-02-26T17:24:00Z">
        <w:r w:rsidR="00AA04D3">
          <w:t xml:space="preserve">Differentially expressed </w:t>
        </w:r>
        <w:r w:rsidR="00AA04D3" w:rsidRPr="0054695A">
          <w:rPr>
            <w:i/>
            <w:rPrChange w:id="175" w:author="Dave Bridges" w:date="2015-02-26T18:28:00Z">
              <w:rPr/>
            </w:rPrChange>
          </w:rPr>
          <w:t>FASN</w:t>
        </w:r>
        <w:r w:rsidR="00AA04D3">
          <w:t xml:space="preserve"> </w:t>
        </w:r>
      </w:ins>
      <w:ins w:id="176" w:author="Innocence Harvey" w:date="2015-02-26T17:25:00Z">
        <w:r w:rsidR="00AA04D3">
          <w:t>(</w:t>
        </w:r>
      </w:ins>
      <w:ins w:id="177" w:author="Innocence Harvey" w:date="2015-02-26T17:23:00Z">
        <w:r w:rsidR="00AA04D3">
          <w:t xml:space="preserve">A), </w:t>
        </w:r>
      </w:ins>
      <w:ins w:id="178" w:author="Innocence Harvey" w:date="2015-02-26T17:25:00Z">
        <w:r w:rsidR="00AA04D3" w:rsidRPr="0054695A">
          <w:rPr>
            <w:i/>
            <w:rPrChange w:id="179" w:author="Dave Bridges" w:date="2015-02-26T18:28:00Z">
              <w:rPr/>
            </w:rPrChange>
          </w:rPr>
          <w:t>PSMD8</w:t>
        </w:r>
        <w:r w:rsidR="00AA04D3">
          <w:t xml:space="preserve"> (B)</w:t>
        </w:r>
      </w:ins>
      <w:ins w:id="180" w:author="Innocence Harvey" w:date="2015-02-26T17:26:00Z">
        <w:r w:rsidR="00AA04D3">
          <w:t xml:space="preserve">, </w:t>
        </w:r>
        <w:r w:rsidR="00AA04D3" w:rsidRPr="0054695A">
          <w:rPr>
            <w:i/>
            <w:rPrChange w:id="181" w:author="Dave Bridges" w:date="2015-02-26T18:28:00Z">
              <w:rPr/>
            </w:rPrChange>
          </w:rPr>
          <w:t>IDH1</w:t>
        </w:r>
      </w:ins>
      <w:ins w:id="182" w:author="Innocence Harvey" w:date="2015-02-26T17:29:00Z">
        <w:r w:rsidR="00AA04D3">
          <w:t xml:space="preserve"> (C)</w:t>
        </w:r>
      </w:ins>
      <w:ins w:id="183" w:author="Innocence Harvey" w:date="2015-02-26T17:27:00Z">
        <w:r w:rsidR="00AA04D3">
          <w:t xml:space="preserve">, and </w:t>
        </w:r>
        <w:proofErr w:type="spellStart"/>
        <w:r w:rsidR="00AA04D3">
          <w:t>lysosomal</w:t>
        </w:r>
        <w:proofErr w:type="spellEnd"/>
        <w:r w:rsidR="00AA04D3">
          <w:t xml:space="preserve"> </w:t>
        </w:r>
      </w:ins>
      <w:ins w:id="184" w:author="Innocence Harvey" w:date="2015-02-26T17:28:00Z">
        <w:r w:rsidR="00AA04D3">
          <w:t xml:space="preserve">(D) </w:t>
        </w:r>
      </w:ins>
      <w:ins w:id="185" w:author="Innocence Harvey" w:date="2015-02-26T17:27:00Z">
        <w:r w:rsidR="00AA04D3">
          <w:t xml:space="preserve">transcripts in </w:t>
        </w:r>
      </w:ins>
      <w:ins w:id="186" w:author="Innocence Harvey" w:date="2015-02-26T17:28:00Z">
        <w:r w:rsidR="00AA04D3">
          <w:t xml:space="preserve">non-obese and obese </w:t>
        </w:r>
      </w:ins>
      <w:ins w:id="187" w:author="Innocence Harvey" w:date="2015-02-26T17:27:00Z">
        <w:r w:rsidR="00AA04D3">
          <w:t>Cushing</w:t>
        </w:r>
      </w:ins>
      <w:ins w:id="188" w:author="Innocence Harvey" w:date="2015-02-26T17:28:00Z">
        <w:r w:rsidR="00AA04D3">
          <w:t>’s subjects.</w:t>
        </w:r>
      </w:ins>
    </w:p>
    <w:p w14:paraId="36F09F5A" w14:textId="77777777" w:rsidR="009A300F" w:rsidRPr="00BF3DF7" w:rsidRDefault="009A300F" w:rsidP="002025A3"/>
    <w:p w14:paraId="45F398AC" w14:textId="4C750904" w:rsidR="00793E93" w:rsidRDefault="00793E93">
      <w:r>
        <w:br w:type="page"/>
      </w:r>
    </w:p>
    <w:p w14:paraId="3ED03396" w14:textId="77777777" w:rsidR="007075E6" w:rsidRDefault="00EF2587">
      <w:pPr>
        <w:rPr>
          <w:ins w:id="189" w:author="Innocence Harvey" w:date="2015-02-26T20:18:00Z"/>
        </w:rPr>
      </w:pPr>
      <w:ins w:id="190" w:author="Dave Bridges" w:date="2015-02-26T18:27:00Z">
        <w:r>
          <w:lastRenderedPageBreak/>
          <w:t xml:space="preserve">Table 1: Primer sequences used for </w:t>
        </w:r>
        <w:proofErr w:type="spellStart"/>
        <w:r>
          <w:t>qPCR</w:t>
        </w:r>
      </w:ins>
      <w:proofErr w:type="spellEnd"/>
    </w:p>
    <w:tbl>
      <w:tblPr>
        <w:tblStyle w:val="TableGrid"/>
        <w:tblW w:w="0" w:type="auto"/>
        <w:tblLook w:val="04A0" w:firstRow="1" w:lastRow="0" w:firstColumn="1" w:lastColumn="0" w:noHBand="0" w:noVBand="1"/>
      </w:tblPr>
      <w:tblGrid>
        <w:gridCol w:w="1315"/>
        <w:gridCol w:w="3697"/>
        <w:gridCol w:w="3844"/>
      </w:tblGrid>
      <w:tr w:rsidR="007075E6" w:rsidRPr="005E3695" w14:paraId="09510782" w14:textId="77777777" w:rsidTr="00FD6522">
        <w:trPr>
          <w:ins w:id="191" w:author="Innocence Harvey" w:date="2015-02-26T20:18:00Z"/>
        </w:trPr>
        <w:tc>
          <w:tcPr>
            <w:tcW w:w="3038" w:type="dxa"/>
          </w:tcPr>
          <w:p w14:paraId="4849EBC7" w14:textId="77777777" w:rsidR="007075E6" w:rsidRPr="005E3695" w:rsidRDefault="007075E6" w:rsidP="00FD6522">
            <w:pPr>
              <w:rPr>
                <w:ins w:id="192" w:author="Innocence Harvey" w:date="2015-02-26T20:18:00Z"/>
                <w:rFonts w:ascii="Times" w:hAnsi="Times"/>
                <w:b/>
              </w:rPr>
            </w:pPr>
            <w:ins w:id="193" w:author="Innocence Harvey" w:date="2015-02-26T20:18:00Z">
              <w:r w:rsidRPr="005E3695">
                <w:rPr>
                  <w:rFonts w:ascii="Times" w:hAnsi="Times"/>
                  <w:b/>
                </w:rPr>
                <w:t>Gene</w:t>
              </w:r>
            </w:ins>
          </w:p>
        </w:tc>
        <w:tc>
          <w:tcPr>
            <w:tcW w:w="3124" w:type="dxa"/>
          </w:tcPr>
          <w:p w14:paraId="56E703A3" w14:textId="77777777" w:rsidR="007075E6" w:rsidRPr="005E3695" w:rsidRDefault="007075E6" w:rsidP="00FD6522">
            <w:pPr>
              <w:rPr>
                <w:ins w:id="194" w:author="Innocence Harvey" w:date="2015-02-26T20:18:00Z"/>
                <w:rFonts w:ascii="Times" w:hAnsi="Times"/>
                <w:b/>
              </w:rPr>
            </w:pPr>
            <w:ins w:id="195" w:author="Innocence Harvey" w:date="2015-02-26T20:18:00Z">
              <w:r w:rsidRPr="005E3695">
                <w:rPr>
                  <w:rFonts w:ascii="Times" w:hAnsi="Times"/>
                  <w:b/>
                </w:rPr>
                <w:t xml:space="preserve">Forward Sequence </w:t>
              </w:r>
            </w:ins>
          </w:p>
        </w:tc>
        <w:tc>
          <w:tcPr>
            <w:tcW w:w="2694" w:type="dxa"/>
          </w:tcPr>
          <w:p w14:paraId="778375F4" w14:textId="77777777" w:rsidR="007075E6" w:rsidRPr="005E3695" w:rsidRDefault="007075E6" w:rsidP="00FD6522">
            <w:pPr>
              <w:rPr>
                <w:ins w:id="196" w:author="Innocence Harvey" w:date="2015-02-26T20:18:00Z"/>
                <w:rFonts w:ascii="Times" w:hAnsi="Times"/>
                <w:b/>
              </w:rPr>
            </w:pPr>
            <w:ins w:id="197" w:author="Innocence Harvey" w:date="2015-02-26T20:18:00Z">
              <w:r w:rsidRPr="005E3695">
                <w:rPr>
                  <w:rFonts w:ascii="Times" w:hAnsi="Times"/>
                  <w:b/>
                </w:rPr>
                <w:t xml:space="preserve">Reverse Sequence </w:t>
              </w:r>
            </w:ins>
          </w:p>
        </w:tc>
      </w:tr>
      <w:tr w:rsidR="007075E6" w:rsidRPr="005E3695" w14:paraId="3149FF53" w14:textId="77777777" w:rsidTr="00FD6522">
        <w:trPr>
          <w:ins w:id="198" w:author="Innocence Harvey" w:date="2015-02-26T20:18:00Z"/>
        </w:trPr>
        <w:tc>
          <w:tcPr>
            <w:tcW w:w="3038" w:type="dxa"/>
          </w:tcPr>
          <w:p w14:paraId="0499AF11" w14:textId="77777777" w:rsidR="007075E6" w:rsidRPr="005E3695" w:rsidRDefault="007075E6" w:rsidP="00FD6522">
            <w:pPr>
              <w:rPr>
                <w:ins w:id="199" w:author="Innocence Harvey" w:date="2015-02-26T20:18:00Z"/>
                <w:rFonts w:ascii="Times" w:hAnsi="Times"/>
                <w:i/>
              </w:rPr>
            </w:pPr>
            <w:proofErr w:type="spellStart"/>
            <w:ins w:id="200" w:author="Innocence Harvey" w:date="2015-02-26T20:18:00Z">
              <w:r w:rsidRPr="005E3695">
                <w:rPr>
                  <w:rFonts w:ascii="Times" w:hAnsi="Times"/>
                  <w:i/>
                </w:rPr>
                <w:t>Acaca</w:t>
              </w:r>
              <w:proofErr w:type="spellEnd"/>
            </w:ins>
          </w:p>
        </w:tc>
        <w:tc>
          <w:tcPr>
            <w:tcW w:w="3124" w:type="dxa"/>
          </w:tcPr>
          <w:p w14:paraId="16DDD26E" w14:textId="2CAD77F4" w:rsidR="007075E6" w:rsidRPr="005E3695" w:rsidRDefault="00B4059E" w:rsidP="00FD6522">
            <w:pPr>
              <w:rPr>
                <w:ins w:id="201" w:author="Innocence Harvey" w:date="2015-02-26T20:18:00Z"/>
                <w:rFonts w:ascii="Times" w:hAnsi="Times"/>
              </w:rPr>
            </w:pPr>
            <w:ins w:id="202" w:author="Innocence Harvey" w:date="2015-02-26T20:22:00Z">
              <w:r>
                <w:rPr>
                  <w:rFonts w:ascii="Times" w:hAnsi="Times"/>
                </w:rPr>
                <w:t>GCTAAACCAGCACTCCCGAT</w:t>
              </w:r>
            </w:ins>
          </w:p>
        </w:tc>
        <w:tc>
          <w:tcPr>
            <w:tcW w:w="2694" w:type="dxa"/>
          </w:tcPr>
          <w:p w14:paraId="56DE82BA" w14:textId="7289D496" w:rsidR="007075E6" w:rsidRPr="005E3695" w:rsidRDefault="00B4059E" w:rsidP="00FD6522">
            <w:pPr>
              <w:rPr>
                <w:ins w:id="203" w:author="Innocence Harvey" w:date="2015-02-26T20:18:00Z"/>
                <w:rFonts w:ascii="Times" w:hAnsi="Times"/>
              </w:rPr>
            </w:pPr>
            <w:ins w:id="204" w:author="Innocence Harvey" w:date="2015-02-26T20:22:00Z">
              <w:r>
                <w:rPr>
                  <w:rFonts w:ascii="Times" w:hAnsi="Times"/>
                </w:rPr>
                <w:t>GTATCTGAGCTGACGGAGGC</w:t>
              </w:r>
            </w:ins>
          </w:p>
        </w:tc>
      </w:tr>
      <w:tr w:rsidR="007075E6" w:rsidRPr="005E3695" w14:paraId="36290A17" w14:textId="77777777" w:rsidTr="00FD6522">
        <w:trPr>
          <w:ins w:id="205" w:author="Innocence Harvey" w:date="2015-02-26T20:18:00Z"/>
        </w:trPr>
        <w:tc>
          <w:tcPr>
            <w:tcW w:w="3038" w:type="dxa"/>
          </w:tcPr>
          <w:p w14:paraId="7ED4E040" w14:textId="77777777" w:rsidR="007075E6" w:rsidRPr="005E3695" w:rsidRDefault="007075E6" w:rsidP="00FD6522">
            <w:pPr>
              <w:rPr>
                <w:ins w:id="206" w:author="Innocence Harvey" w:date="2015-02-26T20:18:00Z"/>
                <w:rFonts w:ascii="Times" w:hAnsi="Times"/>
                <w:i/>
              </w:rPr>
            </w:pPr>
            <w:ins w:id="207" w:author="Innocence Harvey" w:date="2015-02-26T20:18:00Z">
              <w:r w:rsidRPr="005E3695">
                <w:rPr>
                  <w:rFonts w:ascii="Times" w:hAnsi="Times"/>
                  <w:i/>
                </w:rPr>
                <w:t>Aco1</w:t>
              </w:r>
            </w:ins>
          </w:p>
        </w:tc>
        <w:tc>
          <w:tcPr>
            <w:tcW w:w="3124" w:type="dxa"/>
          </w:tcPr>
          <w:p w14:paraId="47ABF3EE" w14:textId="77777777" w:rsidR="007075E6" w:rsidRPr="005E3695" w:rsidRDefault="007075E6" w:rsidP="00FD6522">
            <w:pPr>
              <w:rPr>
                <w:ins w:id="208" w:author="Innocence Harvey" w:date="2015-02-26T20:18:00Z"/>
                <w:rFonts w:ascii="Times" w:eastAsia="Times New Roman" w:hAnsi="Times" w:cs="Times New Roman"/>
                <w:color w:val="000000"/>
              </w:rPr>
            </w:pPr>
            <w:ins w:id="209" w:author="Innocence Harvey" w:date="2015-02-26T20:18:00Z">
              <w:r w:rsidRPr="005E3695">
                <w:rPr>
                  <w:rFonts w:ascii="Times" w:eastAsia="Times New Roman" w:hAnsi="Times" w:cs="Times New Roman"/>
                  <w:color w:val="000000"/>
                </w:rPr>
                <w:t>AACACCAGCAATCCATCCGT</w:t>
              </w:r>
            </w:ins>
          </w:p>
        </w:tc>
        <w:tc>
          <w:tcPr>
            <w:tcW w:w="2694" w:type="dxa"/>
          </w:tcPr>
          <w:p w14:paraId="2AB9D4E4" w14:textId="77777777" w:rsidR="007075E6" w:rsidRPr="005E3695" w:rsidRDefault="007075E6" w:rsidP="00FD6522">
            <w:pPr>
              <w:rPr>
                <w:ins w:id="210" w:author="Innocence Harvey" w:date="2015-02-26T20:18:00Z"/>
                <w:rFonts w:ascii="Times" w:eastAsia="Times New Roman" w:hAnsi="Times" w:cs="Times New Roman"/>
                <w:color w:val="000000"/>
              </w:rPr>
            </w:pPr>
            <w:ins w:id="211" w:author="Innocence Harvey" w:date="2015-02-26T20:18:00Z">
              <w:r w:rsidRPr="005E3695">
                <w:rPr>
                  <w:rFonts w:ascii="Times" w:eastAsia="Times New Roman" w:hAnsi="Times" w:cs="Times New Roman"/>
                  <w:color w:val="000000"/>
                </w:rPr>
                <w:t>GGTGACCACTCCACTTCCAG</w:t>
              </w:r>
            </w:ins>
          </w:p>
        </w:tc>
      </w:tr>
      <w:tr w:rsidR="007075E6" w:rsidRPr="005E3695" w14:paraId="4B212B50" w14:textId="77777777" w:rsidTr="00FD6522">
        <w:trPr>
          <w:ins w:id="212" w:author="Innocence Harvey" w:date="2015-02-26T20:18:00Z"/>
        </w:trPr>
        <w:tc>
          <w:tcPr>
            <w:tcW w:w="3038" w:type="dxa"/>
          </w:tcPr>
          <w:p w14:paraId="5F74F756" w14:textId="77777777" w:rsidR="007075E6" w:rsidRPr="005E3695" w:rsidRDefault="007075E6" w:rsidP="00FD6522">
            <w:pPr>
              <w:rPr>
                <w:ins w:id="213" w:author="Innocence Harvey" w:date="2015-02-26T20:18:00Z"/>
                <w:rFonts w:ascii="Times" w:hAnsi="Times"/>
                <w:i/>
              </w:rPr>
            </w:pPr>
            <w:ins w:id="214" w:author="Innocence Harvey" w:date="2015-02-26T20:18:00Z">
              <w:r w:rsidRPr="005E3695">
                <w:rPr>
                  <w:rFonts w:ascii="Times" w:hAnsi="Times"/>
                  <w:i/>
                </w:rPr>
                <w:t>Acsl1</w:t>
              </w:r>
            </w:ins>
          </w:p>
        </w:tc>
        <w:tc>
          <w:tcPr>
            <w:tcW w:w="3124" w:type="dxa"/>
          </w:tcPr>
          <w:p w14:paraId="2541760F" w14:textId="77777777" w:rsidR="007075E6" w:rsidRPr="005E3695" w:rsidRDefault="007075E6" w:rsidP="00FD6522">
            <w:pPr>
              <w:rPr>
                <w:ins w:id="215" w:author="Innocence Harvey" w:date="2015-02-26T20:18:00Z"/>
                <w:rFonts w:ascii="Times" w:hAnsi="Times"/>
              </w:rPr>
            </w:pPr>
            <w:ins w:id="216" w:author="Innocence Harvey" w:date="2015-02-26T20:18:00Z">
              <w:r w:rsidRPr="005E3695">
                <w:rPr>
                  <w:rFonts w:ascii="Times" w:hAnsi="Times" w:cs="Helvetica Neue"/>
                </w:rPr>
                <w:t>GCCTCACTGCCCTTTTCTGA</w:t>
              </w:r>
            </w:ins>
          </w:p>
        </w:tc>
        <w:tc>
          <w:tcPr>
            <w:tcW w:w="2694" w:type="dxa"/>
          </w:tcPr>
          <w:p w14:paraId="5B5AF2CB" w14:textId="77777777" w:rsidR="007075E6" w:rsidRPr="005E3695" w:rsidRDefault="007075E6" w:rsidP="00FD6522">
            <w:pPr>
              <w:rPr>
                <w:ins w:id="217" w:author="Innocence Harvey" w:date="2015-02-26T20:18:00Z"/>
                <w:rFonts w:ascii="Times" w:hAnsi="Times"/>
              </w:rPr>
            </w:pPr>
            <w:ins w:id="218" w:author="Innocence Harvey" w:date="2015-02-26T20:18:00Z">
              <w:r w:rsidRPr="005E3695">
                <w:rPr>
                  <w:rFonts w:ascii="Times" w:hAnsi="Times" w:cs="Helvetica Neue"/>
                </w:rPr>
                <w:t>GCAGAATTCATCTGTGCCATCC</w:t>
              </w:r>
            </w:ins>
          </w:p>
        </w:tc>
      </w:tr>
      <w:tr w:rsidR="007075E6" w:rsidRPr="005E3695" w14:paraId="24818E21" w14:textId="77777777" w:rsidTr="00FD6522">
        <w:trPr>
          <w:ins w:id="219" w:author="Innocence Harvey" w:date="2015-02-26T20:18:00Z"/>
        </w:trPr>
        <w:tc>
          <w:tcPr>
            <w:tcW w:w="3038" w:type="dxa"/>
          </w:tcPr>
          <w:p w14:paraId="52878689" w14:textId="77777777" w:rsidR="007075E6" w:rsidRPr="005E3695" w:rsidRDefault="007075E6" w:rsidP="00FD6522">
            <w:pPr>
              <w:rPr>
                <w:ins w:id="220" w:author="Innocence Harvey" w:date="2015-02-26T20:18:00Z"/>
                <w:rFonts w:ascii="Times" w:hAnsi="Times"/>
                <w:i/>
              </w:rPr>
            </w:pPr>
            <w:ins w:id="221" w:author="Innocence Harvey" w:date="2015-02-26T20:18:00Z">
              <w:r w:rsidRPr="005E3695">
                <w:rPr>
                  <w:rFonts w:ascii="Times" w:hAnsi="Times"/>
                  <w:i/>
                </w:rPr>
                <w:t>Acss2</w:t>
              </w:r>
            </w:ins>
          </w:p>
        </w:tc>
        <w:tc>
          <w:tcPr>
            <w:tcW w:w="3124" w:type="dxa"/>
          </w:tcPr>
          <w:p w14:paraId="344113E1" w14:textId="77777777" w:rsidR="007075E6" w:rsidRPr="005E3695" w:rsidRDefault="007075E6" w:rsidP="00FD6522">
            <w:pPr>
              <w:rPr>
                <w:ins w:id="222" w:author="Innocence Harvey" w:date="2015-02-26T20:18:00Z"/>
                <w:rFonts w:ascii="Times" w:eastAsia="Times New Roman" w:hAnsi="Times" w:cs="Times New Roman"/>
                <w:color w:val="000000"/>
              </w:rPr>
            </w:pPr>
            <w:ins w:id="223" w:author="Innocence Harvey" w:date="2015-02-26T20:18:00Z">
              <w:r w:rsidRPr="005E3695">
                <w:rPr>
                  <w:rFonts w:ascii="Times" w:eastAsia="Times New Roman" w:hAnsi="Times" w:cs="Times New Roman"/>
                  <w:color w:val="000000"/>
                </w:rPr>
                <w:t>CGTTCTGTGGAGGAGCCAC</w:t>
              </w:r>
            </w:ins>
          </w:p>
        </w:tc>
        <w:tc>
          <w:tcPr>
            <w:tcW w:w="2694" w:type="dxa"/>
          </w:tcPr>
          <w:p w14:paraId="3FA47DF9" w14:textId="77777777" w:rsidR="007075E6" w:rsidRPr="005E3695" w:rsidRDefault="007075E6" w:rsidP="00FD6522">
            <w:pPr>
              <w:rPr>
                <w:ins w:id="224" w:author="Innocence Harvey" w:date="2015-02-26T20:18:00Z"/>
                <w:rFonts w:ascii="Times" w:eastAsia="Times New Roman" w:hAnsi="Times" w:cs="Times New Roman"/>
                <w:color w:val="000000"/>
              </w:rPr>
            </w:pPr>
            <w:ins w:id="225" w:author="Innocence Harvey" w:date="2015-02-26T20:18:00Z">
              <w:r w:rsidRPr="005E3695">
                <w:rPr>
                  <w:rFonts w:ascii="Times" w:eastAsia="Times New Roman" w:hAnsi="Times" w:cs="Times New Roman"/>
                  <w:color w:val="000000"/>
                </w:rPr>
                <w:t>GGCATGCGGTTTTCCAGTAA</w:t>
              </w:r>
            </w:ins>
          </w:p>
        </w:tc>
      </w:tr>
      <w:tr w:rsidR="007075E6" w:rsidRPr="005E3695" w14:paraId="76871748" w14:textId="77777777" w:rsidTr="00FD6522">
        <w:trPr>
          <w:ins w:id="226" w:author="Innocence Harvey" w:date="2015-02-26T20:18:00Z"/>
        </w:trPr>
        <w:tc>
          <w:tcPr>
            <w:tcW w:w="3038" w:type="dxa"/>
          </w:tcPr>
          <w:p w14:paraId="19364535" w14:textId="77777777" w:rsidR="007075E6" w:rsidRPr="005E3695" w:rsidRDefault="007075E6" w:rsidP="00FD6522">
            <w:pPr>
              <w:rPr>
                <w:ins w:id="227" w:author="Innocence Harvey" w:date="2015-02-26T20:18:00Z"/>
                <w:rFonts w:ascii="Times" w:hAnsi="Times"/>
                <w:i/>
              </w:rPr>
            </w:pPr>
            <w:proofErr w:type="spellStart"/>
            <w:ins w:id="228" w:author="Innocence Harvey" w:date="2015-02-26T20:18:00Z">
              <w:r w:rsidRPr="005E3695">
                <w:rPr>
                  <w:rFonts w:ascii="Times" w:hAnsi="Times"/>
                  <w:i/>
                </w:rPr>
                <w:t>Actb</w:t>
              </w:r>
              <w:proofErr w:type="spellEnd"/>
            </w:ins>
          </w:p>
        </w:tc>
        <w:tc>
          <w:tcPr>
            <w:tcW w:w="3124" w:type="dxa"/>
          </w:tcPr>
          <w:p w14:paraId="5209C517" w14:textId="77777777" w:rsidR="007075E6" w:rsidRPr="005E3695" w:rsidRDefault="007075E6" w:rsidP="00FD6522">
            <w:pPr>
              <w:rPr>
                <w:ins w:id="229" w:author="Innocence Harvey" w:date="2015-02-26T20:18:00Z"/>
                <w:rFonts w:ascii="Times" w:hAnsi="Times"/>
              </w:rPr>
            </w:pPr>
            <w:ins w:id="230" w:author="Innocence Harvey" w:date="2015-02-26T20:18:00Z">
              <w:r w:rsidRPr="005E3695">
                <w:rPr>
                  <w:rFonts w:ascii="Times" w:hAnsi="Times" w:cs="Helvetica Neue"/>
                </w:rPr>
                <w:t>ATGTGGATCAGCAAGCAGGA</w:t>
              </w:r>
            </w:ins>
          </w:p>
        </w:tc>
        <w:tc>
          <w:tcPr>
            <w:tcW w:w="2694" w:type="dxa"/>
          </w:tcPr>
          <w:p w14:paraId="5BDADE18" w14:textId="77777777" w:rsidR="007075E6" w:rsidRPr="005E3695" w:rsidRDefault="007075E6" w:rsidP="00FD6522">
            <w:pPr>
              <w:rPr>
                <w:ins w:id="231" w:author="Innocence Harvey" w:date="2015-02-26T20:18:00Z"/>
                <w:rFonts w:ascii="Times" w:hAnsi="Times"/>
              </w:rPr>
            </w:pPr>
            <w:ins w:id="232" w:author="Innocence Harvey" w:date="2015-02-26T20:18:00Z">
              <w:r w:rsidRPr="005E3695">
                <w:rPr>
                  <w:rFonts w:ascii="Times" w:hAnsi="Times" w:cs="Helvetica Neue"/>
                </w:rPr>
                <w:t>AAGGGTGTAAAACGCAGCTCA</w:t>
              </w:r>
            </w:ins>
          </w:p>
        </w:tc>
      </w:tr>
      <w:tr w:rsidR="007075E6" w:rsidRPr="005E3695" w14:paraId="7E79010F" w14:textId="77777777" w:rsidTr="00FD6522">
        <w:trPr>
          <w:ins w:id="233" w:author="Innocence Harvey" w:date="2015-02-26T20:18:00Z"/>
        </w:trPr>
        <w:tc>
          <w:tcPr>
            <w:tcW w:w="3038" w:type="dxa"/>
          </w:tcPr>
          <w:p w14:paraId="379519D2" w14:textId="77777777" w:rsidR="007075E6" w:rsidRPr="005E3695" w:rsidRDefault="007075E6" w:rsidP="00FD6522">
            <w:pPr>
              <w:rPr>
                <w:ins w:id="234" w:author="Innocence Harvey" w:date="2015-02-26T20:18:00Z"/>
                <w:rFonts w:ascii="Times" w:hAnsi="Times"/>
                <w:i/>
              </w:rPr>
            </w:pPr>
            <w:ins w:id="235" w:author="Innocence Harvey" w:date="2015-02-26T20:18:00Z">
              <w:r w:rsidRPr="005E3695">
                <w:rPr>
                  <w:rFonts w:ascii="Times" w:hAnsi="Times"/>
                  <w:i/>
                </w:rPr>
                <w:t>Agpat2</w:t>
              </w:r>
            </w:ins>
          </w:p>
        </w:tc>
        <w:tc>
          <w:tcPr>
            <w:tcW w:w="3124" w:type="dxa"/>
          </w:tcPr>
          <w:p w14:paraId="6E0C6015" w14:textId="77777777" w:rsidR="007075E6" w:rsidRPr="005E3695" w:rsidRDefault="007075E6" w:rsidP="00FD6522">
            <w:pPr>
              <w:rPr>
                <w:ins w:id="236" w:author="Innocence Harvey" w:date="2015-02-26T20:18:00Z"/>
                <w:rFonts w:ascii="Times" w:hAnsi="Times"/>
              </w:rPr>
            </w:pPr>
            <w:ins w:id="237" w:author="Innocence Harvey" w:date="2015-02-26T20:18:00Z">
              <w:r w:rsidRPr="005E3695">
                <w:rPr>
                  <w:rFonts w:ascii="Times" w:hAnsi="Times" w:cs="Helvetica Neue"/>
                </w:rPr>
                <w:t>CGTGTATGGCCTTCGCTTTG</w:t>
              </w:r>
            </w:ins>
          </w:p>
        </w:tc>
        <w:tc>
          <w:tcPr>
            <w:tcW w:w="2694" w:type="dxa"/>
          </w:tcPr>
          <w:p w14:paraId="6BCEFAD0" w14:textId="77777777" w:rsidR="007075E6" w:rsidRPr="005E3695" w:rsidRDefault="007075E6" w:rsidP="00FD6522">
            <w:pPr>
              <w:rPr>
                <w:ins w:id="238" w:author="Innocence Harvey" w:date="2015-02-26T20:18:00Z"/>
                <w:rFonts w:ascii="Times" w:hAnsi="Times"/>
              </w:rPr>
            </w:pPr>
            <w:ins w:id="239" w:author="Innocence Harvey" w:date="2015-02-26T20:18:00Z">
              <w:r w:rsidRPr="005E3695">
                <w:rPr>
                  <w:rFonts w:ascii="Times" w:hAnsi="Times" w:cs="Helvetica Neue"/>
                </w:rPr>
                <w:t>TCCATGAGACCCATCATGTCC</w:t>
              </w:r>
            </w:ins>
          </w:p>
        </w:tc>
      </w:tr>
      <w:tr w:rsidR="007075E6" w:rsidRPr="005E3695" w14:paraId="1EED2D0C" w14:textId="77777777" w:rsidTr="00FD6522">
        <w:trPr>
          <w:ins w:id="240" w:author="Innocence Harvey" w:date="2015-02-26T20:18:00Z"/>
        </w:trPr>
        <w:tc>
          <w:tcPr>
            <w:tcW w:w="3038" w:type="dxa"/>
          </w:tcPr>
          <w:p w14:paraId="032A9443" w14:textId="77777777" w:rsidR="007075E6" w:rsidRPr="005E3695" w:rsidRDefault="007075E6" w:rsidP="00FD6522">
            <w:pPr>
              <w:rPr>
                <w:ins w:id="241" w:author="Innocence Harvey" w:date="2015-02-26T20:18:00Z"/>
                <w:rFonts w:ascii="Times" w:hAnsi="Times"/>
                <w:i/>
              </w:rPr>
            </w:pPr>
            <w:ins w:id="242" w:author="Innocence Harvey" w:date="2015-02-26T20:18:00Z">
              <w:r w:rsidRPr="005E3695">
                <w:rPr>
                  <w:rFonts w:ascii="Times" w:hAnsi="Times"/>
                  <w:i/>
                </w:rPr>
                <w:t>Dgat2</w:t>
              </w:r>
            </w:ins>
          </w:p>
        </w:tc>
        <w:tc>
          <w:tcPr>
            <w:tcW w:w="3124" w:type="dxa"/>
          </w:tcPr>
          <w:p w14:paraId="138692E7" w14:textId="77777777" w:rsidR="007075E6" w:rsidRPr="005E3695" w:rsidRDefault="007075E6" w:rsidP="00FD6522">
            <w:pPr>
              <w:rPr>
                <w:ins w:id="243" w:author="Innocence Harvey" w:date="2015-02-26T20:18:00Z"/>
                <w:rFonts w:ascii="Times" w:hAnsi="Times"/>
              </w:rPr>
            </w:pPr>
            <w:ins w:id="244" w:author="Innocence Harvey" w:date="2015-02-26T20:18:00Z">
              <w:r w:rsidRPr="005E3695">
                <w:rPr>
                  <w:rFonts w:ascii="Times" w:hAnsi="Times" w:cs="Helvetica Neue"/>
                </w:rPr>
                <w:t>AACACGCCCAAGAAAGGTGG</w:t>
              </w:r>
            </w:ins>
          </w:p>
        </w:tc>
        <w:tc>
          <w:tcPr>
            <w:tcW w:w="2694" w:type="dxa"/>
          </w:tcPr>
          <w:p w14:paraId="2CBE631D" w14:textId="77777777" w:rsidR="007075E6" w:rsidRPr="005E3695" w:rsidRDefault="007075E6" w:rsidP="00FD6522">
            <w:pPr>
              <w:rPr>
                <w:ins w:id="245" w:author="Innocence Harvey" w:date="2015-02-26T20:18:00Z"/>
                <w:rFonts w:ascii="Times" w:hAnsi="Times"/>
              </w:rPr>
            </w:pPr>
            <w:ins w:id="246" w:author="Innocence Harvey" w:date="2015-02-26T20:18:00Z">
              <w:r w:rsidRPr="005E3695">
                <w:rPr>
                  <w:rFonts w:ascii="Times" w:hAnsi="Times" w:cs="Helvetica Neue"/>
                </w:rPr>
                <w:t>GTAGTCTCGGAAGTAGCGCC</w:t>
              </w:r>
            </w:ins>
          </w:p>
        </w:tc>
      </w:tr>
      <w:tr w:rsidR="007075E6" w:rsidRPr="005E3695" w14:paraId="6C61EF27" w14:textId="77777777" w:rsidTr="00FD6522">
        <w:trPr>
          <w:ins w:id="247" w:author="Innocence Harvey" w:date="2015-02-26T20:18:00Z"/>
        </w:trPr>
        <w:tc>
          <w:tcPr>
            <w:tcW w:w="3038" w:type="dxa"/>
          </w:tcPr>
          <w:p w14:paraId="0BE5F337" w14:textId="77777777" w:rsidR="007075E6" w:rsidRPr="005E3695" w:rsidRDefault="007075E6" w:rsidP="00FD6522">
            <w:pPr>
              <w:rPr>
                <w:ins w:id="248" w:author="Innocence Harvey" w:date="2015-02-26T20:18:00Z"/>
                <w:rFonts w:ascii="Times" w:hAnsi="Times"/>
                <w:i/>
              </w:rPr>
            </w:pPr>
            <w:ins w:id="249" w:author="Innocence Harvey" w:date="2015-02-26T20:18:00Z">
              <w:r w:rsidRPr="005E3695">
                <w:rPr>
                  <w:rFonts w:ascii="Times" w:hAnsi="Times"/>
                  <w:i/>
                </w:rPr>
                <w:t>Dhcr7</w:t>
              </w:r>
            </w:ins>
          </w:p>
        </w:tc>
        <w:tc>
          <w:tcPr>
            <w:tcW w:w="3124" w:type="dxa"/>
          </w:tcPr>
          <w:p w14:paraId="0FB02DE5" w14:textId="77777777" w:rsidR="007075E6" w:rsidRPr="005E3695" w:rsidRDefault="007075E6" w:rsidP="00FD6522">
            <w:pPr>
              <w:widowControl w:val="0"/>
              <w:autoSpaceDE w:val="0"/>
              <w:autoSpaceDN w:val="0"/>
              <w:adjustRightInd w:val="0"/>
              <w:spacing w:after="240"/>
              <w:rPr>
                <w:ins w:id="250" w:author="Innocence Harvey" w:date="2015-02-26T20:18:00Z"/>
                <w:rFonts w:ascii="Times" w:hAnsi="Times" w:cs="Times"/>
              </w:rPr>
            </w:pPr>
            <w:ins w:id="251" w:author="Innocence Harvey" w:date="2015-02-26T20:18:00Z">
              <w:r w:rsidRPr="005E3695">
                <w:rPr>
                  <w:rFonts w:ascii="Times" w:hAnsi="Times" w:cs="Arial"/>
                </w:rPr>
                <w:t>ATGGCTTCGAAATCCCAGCA</w:t>
              </w:r>
            </w:ins>
          </w:p>
        </w:tc>
        <w:tc>
          <w:tcPr>
            <w:tcW w:w="2694" w:type="dxa"/>
          </w:tcPr>
          <w:p w14:paraId="74DD6468" w14:textId="77777777" w:rsidR="007075E6" w:rsidRPr="005E3695" w:rsidRDefault="007075E6" w:rsidP="00FD6522">
            <w:pPr>
              <w:widowControl w:val="0"/>
              <w:autoSpaceDE w:val="0"/>
              <w:autoSpaceDN w:val="0"/>
              <w:adjustRightInd w:val="0"/>
              <w:spacing w:after="240"/>
              <w:rPr>
                <w:ins w:id="252" w:author="Innocence Harvey" w:date="2015-02-26T20:18:00Z"/>
                <w:rFonts w:ascii="Times" w:hAnsi="Times" w:cs="Times"/>
              </w:rPr>
            </w:pPr>
            <w:ins w:id="253" w:author="Innocence Harvey" w:date="2015-02-26T20:18:00Z">
              <w:r w:rsidRPr="005E3695">
                <w:rPr>
                  <w:rFonts w:ascii="Times" w:hAnsi="Times" w:cs="Arial"/>
                </w:rPr>
                <w:t>GAACCAGTCCACTTCCCAGG</w:t>
              </w:r>
            </w:ins>
          </w:p>
        </w:tc>
      </w:tr>
      <w:tr w:rsidR="007075E6" w:rsidRPr="005E3695" w14:paraId="16892FF0" w14:textId="77777777" w:rsidTr="00FD6522">
        <w:trPr>
          <w:ins w:id="254" w:author="Innocence Harvey" w:date="2015-02-26T20:18:00Z"/>
        </w:trPr>
        <w:tc>
          <w:tcPr>
            <w:tcW w:w="3038" w:type="dxa"/>
          </w:tcPr>
          <w:p w14:paraId="0420914D" w14:textId="77777777" w:rsidR="007075E6" w:rsidRPr="005E3695" w:rsidRDefault="007075E6" w:rsidP="00FD6522">
            <w:pPr>
              <w:rPr>
                <w:ins w:id="255" w:author="Innocence Harvey" w:date="2015-02-26T20:18:00Z"/>
                <w:rFonts w:ascii="Times" w:hAnsi="Times"/>
                <w:i/>
              </w:rPr>
            </w:pPr>
            <w:ins w:id="256" w:author="Innocence Harvey" w:date="2015-02-26T20:18:00Z">
              <w:r w:rsidRPr="005E3695">
                <w:rPr>
                  <w:rFonts w:ascii="Times" w:hAnsi="Times"/>
                  <w:i/>
                </w:rPr>
                <w:t>Dhcr24</w:t>
              </w:r>
            </w:ins>
          </w:p>
        </w:tc>
        <w:tc>
          <w:tcPr>
            <w:tcW w:w="3124" w:type="dxa"/>
          </w:tcPr>
          <w:p w14:paraId="7072DA43" w14:textId="77777777" w:rsidR="007075E6" w:rsidRPr="005E3695" w:rsidRDefault="007075E6" w:rsidP="00FD6522">
            <w:pPr>
              <w:widowControl w:val="0"/>
              <w:autoSpaceDE w:val="0"/>
              <w:autoSpaceDN w:val="0"/>
              <w:adjustRightInd w:val="0"/>
              <w:spacing w:after="240"/>
              <w:rPr>
                <w:ins w:id="257" w:author="Innocence Harvey" w:date="2015-02-26T20:18:00Z"/>
                <w:rFonts w:ascii="Times" w:hAnsi="Times" w:cs="Times"/>
              </w:rPr>
            </w:pPr>
            <w:ins w:id="258" w:author="Innocence Harvey" w:date="2015-02-26T20:18:00Z">
              <w:r w:rsidRPr="005E3695">
                <w:rPr>
                  <w:rFonts w:ascii="Times" w:hAnsi="Times" w:cs="Arial"/>
                </w:rPr>
                <w:t>AGCTCCAGGACATCATCCCT</w:t>
              </w:r>
            </w:ins>
          </w:p>
        </w:tc>
        <w:tc>
          <w:tcPr>
            <w:tcW w:w="2694" w:type="dxa"/>
          </w:tcPr>
          <w:p w14:paraId="012C2B63" w14:textId="77777777" w:rsidR="007075E6" w:rsidRPr="005E3695" w:rsidRDefault="007075E6" w:rsidP="00FD6522">
            <w:pPr>
              <w:widowControl w:val="0"/>
              <w:autoSpaceDE w:val="0"/>
              <w:autoSpaceDN w:val="0"/>
              <w:adjustRightInd w:val="0"/>
              <w:spacing w:after="240"/>
              <w:rPr>
                <w:ins w:id="259" w:author="Innocence Harvey" w:date="2015-02-26T20:18:00Z"/>
                <w:rFonts w:ascii="Times" w:hAnsi="Times" w:cs="Times"/>
              </w:rPr>
            </w:pPr>
            <w:ins w:id="260" w:author="Innocence Harvey" w:date="2015-02-26T20:18:00Z">
              <w:r w:rsidRPr="005E3695">
                <w:rPr>
                  <w:rFonts w:ascii="Times" w:hAnsi="Times" w:cs="Arial"/>
                </w:rPr>
                <w:t>TACAGCTTGCGTAGCGTCTC</w:t>
              </w:r>
            </w:ins>
          </w:p>
        </w:tc>
      </w:tr>
      <w:tr w:rsidR="007075E6" w:rsidRPr="005E3695" w14:paraId="4A406908" w14:textId="77777777" w:rsidTr="00FD6522">
        <w:trPr>
          <w:ins w:id="261" w:author="Innocence Harvey" w:date="2015-02-26T20:18:00Z"/>
        </w:trPr>
        <w:tc>
          <w:tcPr>
            <w:tcW w:w="3038" w:type="dxa"/>
          </w:tcPr>
          <w:p w14:paraId="2800BBCB" w14:textId="77777777" w:rsidR="007075E6" w:rsidRPr="005E3695" w:rsidRDefault="007075E6" w:rsidP="00FD6522">
            <w:pPr>
              <w:rPr>
                <w:ins w:id="262" w:author="Innocence Harvey" w:date="2015-02-26T20:18:00Z"/>
                <w:rFonts w:ascii="Times" w:hAnsi="Times"/>
                <w:i/>
              </w:rPr>
            </w:pPr>
            <w:proofErr w:type="spellStart"/>
            <w:ins w:id="263" w:author="Innocence Harvey" w:date="2015-02-26T20:18:00Z">
              <w:r w:rsidRPr="005E3695">
                <w:rPr>
                  <w:rFonts w:ascii="Times" w:hAnsi="Times"/>
                  <w:i/>
                </w:rPr>
                <w:t>Fasn</w:t>
              </w:r>
              <w:proofErr w:type="spellEnd"/>
            </w:ins>
          </w:p>
        </w:tc>
        <w:tc>
          <w:tcPr>
            <w:tcW w:w="3124" w:type="dxa"/>
          </w:tcPr>
          <w:p w14:paraId="3F31232A" w14:textId="77777777" w:rsidR="007075E6" w:rsidRPr="005E3695" w:rsidRDefault="007075E6" w:rsidP="00FD6522">
            <w:pPr>
              <w:rPr>
                <w:ins w:id="264" w:author="Innocence Harvey" w:date="2015-02-26T20:18:00Z"/>
                <w:rFonts w:ascii="Times" w:hAnsi="Times"/>
              </w:rPr>
            </w:pPr>
            <w:ins w:id="265" w:author="Innocence Harvey" w:date="2015-02-26T20:18:00Z">
              <w:r w:rsidRPr="005E3695">
                <w:rPr>
                  <w:rFonts w:ascii="Times" w:hAnsi="Times" w:cs="Helvetica Neue"/>
                </w:rPr>
                <w:t>GGAGGTGGTGATAGCCGGTAT</w:t>
              </w:r>
            </w:ins>
          </w:p>
        </w:tc>
        <w:tc>
          <w:tcPr>
            <w:tcW w:w="2694" w:type="dxa"/>
          </w:tcPr>
          <w:p w14:paraId="5B1EDE3B" w14:textId="77777777" w:rsidR="007075E6" w:rsidRPr="005E3695" w:rsidRDefault="007075E6" w:rsidP="00FD6522">
            <w:pPr>
              <w:rPr>
                <w:ins w:id="266" w:author="Innocence Harvey" w:date="2015-02-26T20:18:00Z"/>
                <w:rFonts w:ascii="Times" w:hAnsi="Times"/>
              </w:rPr>
            </w:pPr>
            <w:ins w:id="267" w:author="Innocence Harvey" w:date="2015-02-26T20:18:00Z">
              <w:r w:rsidRPr="005E3695">
                <w:rPr>
                  <w:rFonts w:ascii="Times" w:hAnsi="Times" w:cs="Helvetica Neue"/>
                </w:rPr>
                <w:t>TGGGTAATCCATAGAGCCCAG</w:t>
              </w:r>
            </w:ins>
          </w:p>
        </w:tc>
      </w:tr>
      <w:tr w:rsidR="007075E6" w:rsidRPr="005E3695" w14:paraId="60A01B4C" w14:textId="77777777" w:rsidTr="00FD6522">
        <w:trPr>
          <w:ins w:id="268" w:author="Innocence Harvey" w:date="2015-02-26T20:18:00Z"/>
        </w:trPr>
        <w:tc>
          <w:tcPr>
            <w:tcW w:w="3038" w:type="dxa"/>
          </w:tcPr>
          <w:p w14:paraId="240A2B74" w14:textId="77777777" w:rsidR="007075E6" w:rsidRPr="005E3695" w:rsidRDefault="007075E6" w:rsidP="00FD6522">
            <w:pPr>
              <w:rPr>
                <w:ins w:id="269" w:author="Innocence Harvey" w:date="2015-02-26T20:18:00Z"/>
                <w:rFonts w:ascii="Times" w:hAnsi="Times"/>
                <w:i/>
              </w:rPr>
            </w:pPr>
            <w:ins w:id="270" w:author="Innocence Harvey" w:date="2015-02-26T20:18:00Z">
              <w:r w:rsidRPr="005E3695">
                <w:rPr>
                  <w:rFonts w:ascii="Times" w:hAnsi="Times"/>
                  <w:i/>
                </w:rPr>
                <w:t>Fbxo32</w:t>
              </w:r>
            </w:ins>
          </w:p>
        </w:tc>
        <w:tc>
          <w:tcPr>
            <w:tcW w:w="3124" w:type="dxa"/>
          </w:tcPr>
          <w:p w14:paraId="3531C8EC" w14:textId="77777777" w:rsidR="007075E6" w:rsidRPr="005E3695" w:rsidRDefault="007075E6" w:rsidP="00FD6522">
            <w:pPr>
              <w:rPr>
                <w:ins w:id="271" w:author="Innocence Harvey" w:date="2015-02-26T20:18:00Z"/>
                <w:rFonts w:ascii="Times" w:hAnsi="Times"/>
              </w:rPr>
            </w:pPr>
            <w:ins w:id="272" w:author="Innocence Harvey" w:date="2015-02-26T20:18:00Z">
              <w:r w:rsidRPr="005E3695">
                <w:rPr>
                  <w:rFonts w:ascii="Times" w:hAnsi="Times" w:cs="Helvetica Neue"/>
                </w:rPr>
                <w:t>CTTCTCGACTGCCATCCTGG</w:t>
              </w:r>
            </w:ins>
          </w:p>
        </w:tc>
        <w:tc>
          <w:tcPr>
            <w:tcW w:w="2694" w:type="dxa"/>
          </w:tcPr>
          <w:p w14:paraId="51F5E006" w14:textId="77777777" w:rsidR="007075E6" w:rsidRPr="005E3695" w:rsidRDefault="007075E6" w:rsidP="00FD6522">
            <w:pPr>
              <w:rPr>
                <w:ins w:id="273" w:author="Innocence Harvey" w:date="2015-02-26T20:18:00Z"/>
                <w:rFonts w:ascii="Times" w:hAnsi="Times"/>
              </w:rPr>
            </w:pPr>
            <w:ins w:id="274" w:author="Innocence Harvey" w:date="2015-02-26T20:18:00Z">
              <w:r w:rsidRPr="005E3695">
                <w:rPr>
                  <w:rFonts w:ascii="Times" w:hAnsi="Times" w:cs="Helvetica Neue"/>
                </w:rPr>
                <w:t>GTTCTTTTGGGCGATGCCAC</w:t>
              </w:r>
            </w:ins>
          </w:p>
        </w:tc>
      </w:tr>
      <w:tr w:rsidR="007075E6" w:rsidRPr="005E3695" w14:paraId="49813546" w14:textId="77777777" w:rsidTr="00FD6522">
        <w:trPr>
          <w:ins w:id="275" w:author="Innocence Harvey" w:date="2015-02-26T20:18:00Z"/>
        </w:trPr>
        <w:tc>
          <w:tcPr>
            <w:tcW w:w="3038" w:type="dxa"/>
          </w:tcPr>
          <w:p w14:paraId="794419A2" w14:textId="77777777" w:rsidR="007075E6" w:rsidRPr="005E3695" w:rsidRDefault="007075E6" w:rsidP="00FD6522">
            <w:pPr>
              <w:rPr>
                <w:ins w:id="276" w:author="Innocence Harvey" w:date="2015-02-26T20:18:00Z"/>
                <w:rFonts w:ascii="Times" w:hAnsi="Times"/>
                <w:i/>
              </w:rPr>
            </w:pPr>
            <w:proofErr w:type="spellStart"/>
            <w:ins w:id="277" w:author="Innocence Harvey" w:date="2015-02-26T20:18:00Z">
              <w:r w:rsidRPr="005E3695">
                <w:rPr>
                  <w:rFonts w:ascii="Times" w:hAnsi="Times"/>
                  <w:i/>
                </w:rPr>
                <w:t>Gpam</w:t>
              </w:r>
              <w:proofErr w:type="spellEnd"/>
            </w:ins>
          </w:p>
        </w:tc>
        <w:tc>
          <w:tcPr>
            <w:tcW w:w="3124" w:type="dxa"/>
          </w:tcPr>
          <w:p w14:paraId="449852B0" w14:textId="77777777" w:rsidR="007075E6" w:rsidRPr="005E3695" w:rsidRDefault="007075E6" w:rsidP="00FD6522">
            <w:pPr>
              <w:rPr>
                <w:ins w:id="278" w:author="Innocence Harvey" w:date="2015-02-26T20:18:00Z"/>
                <w:rFonts w:ascii="Times" w:hAnsi="Times"/>
              </w:rPr>
            </w:pPr>
          </w:p>
        </w:tc>
        <w:tc>
          <w:tcPr>
            <w:tcW w:w="2694" w:type="dxa"/>
          </w:tcPr>
          <w:p w14:paraId="22A90713" w14:textId="77777777" w:rsidR="007075E6" w:rsidRPr="005E3695" w:rsidRDefault="007075E6" w:rsidP="00FD6522">
            <w:pPr>
              <w:rPr>
                <w:ins w:id="279" w:author="Innocence Harvey" w:date="2015-02-26T20:18:00Z"/>
                <w:rFonts w:ascii="Times" w:hAnsi="Times"/>
              </w:rPr>
            </w:pPr>
          </w:p>
        </w:tc>
      </w:tr>
      <w:tr w:rsidR="007075E6" w:rsidRPr="005E3695" w14:paraId="03299E5A" w14:textId="77777777" w:rsidTr="00FD6522">
        <w:trPr>
          <w:ins w:id="280" w:author="Innocence Harvey" w:date="2015-02-26T20:18:00Z"/>
        </w:trPr>
        <w:tc>
          <w:tcPr>
            <w:tcW w:w="3038" w:type="dxa"/>
          </w:tcPr>
          <w:p w14:paraId="7CE5A24E" w14:textId="77777777" w:rsidR="007075E6" w:rsidRPr="005E3695" w:rsidRDefault="007075E6" w:rsidP="00FD6522">
            <w:pPr>
              <w:rPr>
                <w:ins w:id="281" w:author="Innocence Harvey" w:date="2015-02-26T20:18:00Z"/>
                <w:rFonts w:ascii="Times" w:hAnsi="Times"/>
                <w:i/>
              </w:rPr>
            </w:pPr>
            <w:ins w:id="282" w:author="Innocence Harvey" w:date="2015-02-26T20:18:00Z">
              <w:r w:rsidRPr="005E3695">
                <w:rPr>
                  <w:rFonts w:ascii="Times" w:hAnsi="Times"/>
                  <w:i/>
                </w:rPr>
                <w:t>Gpd1</w:t>
              </w:r>
            </w:ins>
          </w:p>
        </w:tc>
        <w:tc>
          <w:tcPr>
            <w:tcW w:w="3124" w:type="dxa"/>
          </w:tcPr>
          <w:p w14:paraId="10908F69" w14:textId="77777777" w:rsidR="007075E6" w:rsidRPr="005E3695" w:rsidRDefault="007075E6" w:rsidP="00FD6522">
            <w:pPr>
              <w:widowControl w:val="0"/>
              <w:autoSpaceDE w:val="0"/>
              <w:autoSpaceDN w:val="0"/>
              <w:adjustRightInd w:val="0"/>
              <w:spacing w:after="240"/>
              <w:rPr>
                <w:ins w:id="283" w:author="Innocence Harvey" w:date="2015-02-26T20:18:00Z"/>
                <w:rFonts w:ascii="Times" w:hAnsi="Times" w:cs="Times"/>
              </w:rPr>
            </w:pPr>
            <w:ins w:id="284" w:author="Innocence Harvey" w:date="2015-02-26T20:18:00Z">
              <w:r w:rsidRPr="005E3695">
                <w:rPr>
                  <w:rFonts w:ascii="Times" w:hAnsi="Times" w:cs="Arial"/>
                </w:rPr>
                <w:t>GTGAGACGACCATCGGCTG</w:t>
              </w:r>
            </w:ins>
          </w:p>
          <w:p w14:paraId="14DA7967" w14:textId="77777777" w:rsidR="007075E6" w:rsidRPr="005E3695" w:rsidRDefault="007075E6" w:rsidP="00FD6522">
            <w:pPr>
              <w:rPr>
                <w:ins w:id="285" w:author="Innocence Harvey" w:date="2015-02-26T20:18:00Z"/>
                <w:rFonts w:ascii="Times" w:hAnsi="Times"/>
              </w:rPr>
            </w:pPr>
          </w:p>
        </w:tc>
        <w:tc>
          <w:tcPr>
            <w:tcW w:w="2694" w:type="dxa"/>
          </w:tcPr>
          <w:p w14:paraId="1C70181F" w14:textId="77777777" w:rsidR="007075E6" w:rsidRPr="005E3695" w:rsidRDefault="007075E6" w:rsidP="00FD6522">
            <w:pPr>
              <w:widowControl w:val="0"/>
              <w:autoSpaceDE w:val="0"/>
              <w:autoSpaceDN w:val="0"/>
              <w:adjustRightInd w:val="0"/>
              <w:spacing w:after="240"/>
              <w:rPr>
                <w:ins w:id="286" w:author="Innocence Harvey" w:date="2015-02-26T20:18:00Z"/>
                <w:rFonts w:ascii="Times" w:hAnsi="Times" w:cs="Times"/>
              </w:rPr>
            </w:pPr>
            <w:ins w:id="287" w:author="Innocence Harvey" w:date="2015-02-26T20:18:00Z">
              <w:r w:rsidRPr="005E3695">
                <w:rPr>
                  <w:rFonts w:ascii="Times" w:hAnsi="Times" w:cs="Arial"/>
                </w:rPr>
                <w:t>TTGGGTGTCTGCATCAGGTC</w:t>
              </w:r>
            </w:ins>
          </w:p>
          <w:p w14:paraId="135A1D7A" w14:textId="77777777" w:rsidR="007075E6" w:rsidRPr="005E3695" w:rsidRDefault="007075E6" w:rsidP="00FD6522">
            <w:pPr>
              <w:rPr>
                <w:ins w:id="288" w:author="Innocence Harvey" w:date="2015-02-26T20:18:00Z"/>
                <w:rFonts w:ascii="Times" w:hAnsi="Times"/>
              </w:rPr>
            </w:pPr>
          </w:p>
        </w:tc>
      </w:tr>
      <w:tr w:rsidR="007075E6" w:rsidRPr="005E3695" w14:paraId="60DC0650" w14:textId="77777777" w:rsidTr="00FD6522">
        <w:trPr>
          <w:ins w:id="289" w:author="Innocence Harvey" w:date="2015-02-26T20:18:00Z"/>
        </w:trPr>
        <w:tc>
          <w:tcPr>
            <w:tcW w:w="3038" w:type="dxa"/>
          </w:tcPr>
          <w:p w14:paraId="6EAC8BAE" w14:textId="77777777" w:rsidR="007075E6" w:rsidRPr="005E3695" w:rsidRDefault="007075E6" w:rsidP="00FD6522">
            <w:pPr>
              <w:rPr>
                <w:ins w:id="290" w:author="Innocence Harvey" w:date="2015-02-26T20:18:00Z"/>
                <w:rFonts w:ascii="Times" w:hAnsi="Times"/>
                <w:i/>
              </w:rPr>
            </w:pPr>
            <w:ins w:id="291" w:author="Innocence Harvey" w:date="2015-02-26T20:18:00Z">
              <w:r w:rsidRPr="005E3695">
                <w:rPr>
                  <w:rFonts w:ascii="Times" w:hAnsi="Times"/>
                  <w:i/>
                </w:rPr>
                <w:t>Idh1</w:t>
              </w:r>
            </w:ins>
          </w:p>
        </w:tc>
        <w:tc>
          <w:tcPr>
            <w:tcW w:w="3124" w:type="dxa"/>
          </w:tcPr>
          <w:p w14:paraId="6C7779C3" w14:textId="77777777" w:rsidR="007075E6" w:rsidRPr="005E3695" w:rsidRDefault="007075E6" w:rsidP="00FD6522">
            <w:pPr>
              <w:rPr>
                <w:ins w:id="292" w:author="Innocence Harvey" w:date="2015-02-26T20:18:00Z"/>
                <w:rFonts w:ascii="Times" w:eastAsia="Times New Roman" w:hAnsi="Times" w:cs="Times New Roman"/>
                <w:color w:val="000000"/>
              </w:rPr>
            </w:pPr>
            <w:ins w:id="293" w:author="Innocence Harvey" w:date="2015-02-26T20:18:00Z">
              <w:r w:rsidRPr="005E3695">
                <w:rPr>
                  <w:rFonts w:ascii="Times" w:eastAsia="Times New Roman" w:hAnsi="Times" w:cs="Times New Roman"/>
                  <w:color w:val="000000"/>
                </w:rPr>
                <w:t>CTCAGAGCTCTCTTGGACCGA</w:t>
              </w:r>
            </w:ins>
          </w:p>
        </w:tc>
        <w:tc>
          <w:tcPr>
            <w:tcW w:w="2694" w:type="dxa"/>
          </w:tcPr>
          <w:p w14:paraId="3E871FCE" w14:textId="77777777" w:rsidR="007075E6" w:rsidRPr="005E3695" w:rsidRDefault="007075E6" w:rsidP="00FD6522">
            <w:pPr>
              <w:jc w:val="center"/>
              <w:rPr>
                <w:ins w:id="294" w:author="Innocence Harvey" w:date="2015-02-26T20:18:00Z"/>
                <w:rFonts w:ascii="Times" w:eastAsia="Times New Roman" w:hAnsi="Times" w:cs="Times New Roman"/>
                <w:color w:val="000000"/>
              </w:rPr>
            </w:pPr>
            <w:ins w:id="295" w:author="Innocence Harvey" w:date="2015-02-26T20:18:00Z">
              <w:r w:rsidRPr="005E3695">
                <w:rPr>
                  <w:rFonts w:ascii="Times" w:eastAsia="Times New Roman" w:hAnsi="Times" w:cs="Times New Roman"/>
                  <w:color w:val="000000"/>
                </w:rPr>
                <w:t>CATCTCCTTGCATCTCCACCA</w:t>
              </w:r>
            </w:ins>
          </w:p>
        </w:tc>
      </w:tr>
      <w:tr w:rsidR="007075E6" w:rsidRPr="005E3695" w14:paraId="4380D204" w14:textId="77777777" w:rsidTr="00FD6522">
        <w:trPr>
          <w:ins w:id="296" w:author="Innocence Harvey" w:date="2015-02-26T20:18:00Z"/>
        </w:trPr>
        <w:tc>
          <w:tcPr>
            <w:tcW w:w="3038" w:type="dxa"/>
          </w:tcPr>
          <w:p w14:paraId="73EB1B27" w14:textId="77777777" w:rsidR="007075E6" w:rsidRPr="005E3695" w:rsidRDefault="007075E6" w:rsidP="00FD6522">
            <w:pPr>
              <w:rPr>
                <w:ins w:id="297" w:author="Innocence Harvey" w:date="2015-02-26T20:18:00Z"/>
                <w:rFonts w:ascii="Times" w:hAnsi="Times"/>
                <w:i/>
              </w:rPr>
            </w:pPr>
            <w:proofErr w:type="spellStart"/>
            <w:ins w:id="298" w:author="Innocence Harvey" w:date="2015-02-26T20:18:00Z">
              <w:r w:rsidRPr="005E3695">
                <w:rPr>
                  <w:rFonts w:ascii="Times" w:hAnsi="Times"/>
                  <w:i/>
                </w:rPr>
                <w:t>Ldhb</w:t>
              </w:r>
              <w:proofErr w:type="spellEnd"/>
            </w:ins>
          </w:p>
        </w:tc>
        <w:tc>
          <w:tcPr>
            <w:tcW w:w="3124" w:type="dxa"/>
          </w:tcPr>
          <w:p w14:paraId="1D7D9D2F" w14:textId="77777777" w:rsidR="007075E6" w:rsidRPr="005E3695" w:rsidRDefault="007075E6" w:rsidP="00FD6522">
            <w:pPr>
              <w:widowControl w:val="0"/>
              <w:autoSpaceDE w:val="0"/>
              <w:autoSpaceDN w:val="0"/>
              <w:adjustRightInd w:val="0"/>
              <w:spacing w:after="240"/>
              <w:rPr>
                <w:ins w:id="299" w:author="Innocence Harvey" w:date="2015-02-26T20:18:00Z"/>
                <w:rFonts w:ascii="Times" w:hAnsi="Times" w:cs="Times"/>
              </w:rPr>
            </w:pPr>
            <w:ins w:id="300" w:author="Innocence Harvey" w:date="2015-02-26T20:18:00Z">
              <w:r w:rsidRPr="005E3695">
                <w:rPr>
                  <w:rFonts w:ascii="Times" w:hAnsi="Times" w:cs="Arial"/>
                </w:rPr>
                <w:t>AAAGGCTACACCAACTGGGC</w:t>
              </w:r>
            </w:ins>
          </w:p>
          <w:p w14:paraId="7703CAD8" w14:textId="77777777" w:rsidR="007075E6" w:rsidRPr="005E3695" w:rsidRDefault="007075E6" w:rsidP="00FD6522">
            <w:pPr>
              <w:rPr>
                <w:ins w:id="301" w:author="Innocence Harvey" w:date="2015-02-26T20:18:00Z"/>
                <w:rFonts w:ascii="Times" w:hAnsi="Times"/>
              </w:rPr>
            </w:pPr>
          </w:p>
        </w:tc>
        <w:tc>
          <w:tcPr>
            <w:tcW w:w="2694" w:type="dxa"/>
          </w:tcPr>
          <w:p w14:paraId="6789B834" w14:textId="77777777" w:rsidR="007075E6" w:rsidRPr="005E3695" w:rsidRDefault="007075E6" w:rsidP="00FD6522">
            <w:pPr>
              <w:widowControl w:val="0"/>
              <w:autoSpaceDE w:val="0"/>
              <w:autoSpaceDN w:val="0"/>
              <w:adjustRightInd w:val="0"/>
              <w:spacing w:after="240"/>
              <w:rPr>
                <w:ins w:id="302" w:author="Innocence Harvey" w:date="2015-02-26T20:18:00Z"/>
                <w:rFonts w:ascii="Times" w:hAnsi="Times" w:cs="Times"/>
              </w:rPr>
            </w:pPr>
            <w:ins w:id="303" w:author="Innocence Harvey" w:date="2015-02-26T20:18:00Z">
              <w:r w:rsidRPr="005E3695">
                <w:rPr>
                  <w:rFonts w:ascii="Times" w:hAnsi="Times" w:cs="Arial"/>
                </w:rPr>
                <w:t>GCCGTACATTCCCTTCACCA</w:t>
              </w:r>
            </w:ins>
          </w:p>
          <w:p w14:paraId="296C86EC" w14:textId="77777777" w:rsidR="007075E6" w:rsidRPr="005E3695" w:rsidRDefault="007075E6" w:rsidP="00FD6522">
            <w:pPr>
              <w:rPr>
                <w:ins w:id="304" w:author="Innocence Harvey" w:date="2015-02-26T20:18:00Z"/>
                <w:rFonts w:ascii="Times" w:hAnsi="Times"/>
              </w:rPr>
            </w:pPr>
          </w:p>
        </w:tc>
      </w:tr>
      <w:tr w:rsidR="007075E6" w:rsidRPr="005E3695" w14:paraId="6B27FB49" w14:textId="77777777" w:rsidTr="00FD6522">
        <w:trPr>
          <w:ins w:id="305" w:author="Innocence Harvey" w:date="2015-02-26T20:18:00Z"/>
        </w:trPr>
        <w:tc>
          <w:tcPr>
            <w:tcW w:w="3038" w:type="dxa"/>
          </w:tcPr>
          <w:p w14:paraId="4005CBD4" w14:textId="77777777" w:rsidR="007075E6" w:rsidRPr="005E3695" w:rsidRDefault="007075E6" w:rsidP="00FD6522">
            <w:pPr>
              <w:rPr>
                <w:ins w:id="306" w:author="Innocence Harvey" w:date="2015-02-26T20:18:00Z"/>
                <w:rFonts w:ascii="Times" w:hAnsi="Times"/>
                <w:i/>
              </w:rPr>
            </w:pPr>
            <w:ins w:id="307" w:author="Innocence Harvey" w:date="2015-02-26T20:18:00Z">
              <w:r w:rsidRPr="005E3695">
                <w:rPr>
                  <w:rFonts w:ascii="Times" w:hAnsi="Times"/>
                  <w:i/>
                </w:rPr>
                <w:t>Mdh1</w:t>
              </w:r>
            </w:ins>
          </w:p>
        </w:tc>
        <w:tc>
          <w:tcPr>
            <w:tcW w:w="3124" w:type="dxa"/>
          </w:tcPr>
          <w:p w14:paraId="39695ED4" w14:textId="77777777" w:rsidR="007075E6" w:rsidRPr="005E3695" w:rsidRDefault="007075E6" w:rsidP="00FD6522">
            <w:pPr>
              <w:widowControl w:val="0"/>
              <w:autoSpaceDE w:val="0"/>
              <w:autoSpaceDN w:val="0"/>
              <w:adjustRightInd w:val="0"/>
              <w:spacing w:after="240"/>
              <w:rPr>
                <w:ins w:id="308" w:author="Innocence Harvey" w:date="2015-02-26T20:18:00Z"/>
                <w:rFonts w:ascii="Times" w:hAnsi="Times" w:cs="Times"/>
              </w:rPr>
            </w:pPr>
            <w:ins w:id="309" w:author="Innocence Harvey" w:date="2015-02-26T20:18:00Z">
              <w:r w:rsidRPr="005E3695">
                <w:rPr>
                  <w:rFonts w:ascii="Times" w:hAnsi="Times" w:cs="Arial"/>
                </w:rPr>
                <w:t>GGAACCCCAGAGGGAGAGTT</w:t>
              </w:r>
            </w:ins>
          </w:p>
          <w:p w14:paraId="1A67CA8D" w14:textId="77777777" w:rsidR="007075E6" w:rsidRPr="005E3695" w:rsidRDefault="007075E6" w:rsidP="00FD6522">
            <w:pPr>
              <w:rPr>
                <w:ins w:id="310" w:author="Innocence Harvey" w:date="2015-02-26T20:18:00Z"/>
                <w:rFonts w:ascii="Times" w:hAnsi="Times"/>
              </w:rPr>
            </w:pPr>
          </w:p>
        </w:tc>
        <w:tc>
          <w:tcPr>
            <w:tcW w:w="2694" w:type="dxa"/>
          </w:tcPr>
          <w:p w14:paraId="1AD24D67" w14:textId="77777777" w:rsidR="007075E6" w:rsidRPr="005E3695" w:rsidRDefault="007075E6" w:rsidP="00FD6522">
            <w:pPr>
              <w:widowControl w:val="0"/>
              <w:autoSpaceDE w:val="0"/>
              <w:autoSpaceDN w:val="0"/>
              <w:adjustRightInd w:val="0"/>
              <w:spacing w:after="240"/>
              <w:rPr>
                <w:ins w:id="311" w:author="Innocence Harvey" w:date="2015-02-26T20:18:00Z"/>
                <w:rFonts w:ascii="Times" w:hAnsi="Times" w:cs="Times"/>
              </w:rPr>
            </w:pPr>
            <w:ins w:id="312" w:author="Innocence Harvey" w:date="2015-02-26T20:18:00Z">
              <w:r w:rsidRPr="005E3695">
                <w:rPr>
                  <w:rFonts w:ascii="Times" w:hAnsi="Times" w:cs="Arial"/>
                </w:rPr>
                <w:t>TGGGGAGGCCTTCAACAAAC</w:t>
              </w:r>
            </w:ins>
          </w:p>
          <w:p w14:paraId="10F03B84" w14:textId="77777777" w:rsidR="007075E6" w:rsidRPr="005E3695" w:rsidRDefault="007075E6" w:rsidP="00FD6522">
            <w:pPr>
              <w:rPr>
                <w:ins w:id="313" w:author="Innocence Harvey" w:date="2015-02-26T20:18:00Z"/>
                <w:rFonts w:ascii="Times" w:hAnsi="Times"/>
              </w:rPr>
            </w:pPr>
          </w:p>
        </w:tc>
      </w:tr>
      <w:tr w:rsidR="007075E6" w:rsidRPr="005E3695" w14:paraId="41A3884A" w14:textId="77777777" w:rsidTr="00FD6522">
        <w:trPr>
          <w:ins w:id="314" w:author="Innocence Harvey" w:date="2015-02-26T20:18:00Z"/>
        </w:trPr>
        <w:tc>
          <w:tcPr>
            <w:tcW w:w="3038" w:type="dxa"/>
          </w:tcPr>
          <w:p w14:paraId="77E01288" w14:textId="77777777" w:rsidR="007075E6" w:rsidRPr="005E3695" w:rsidRDefault="007075E6" w:rsidP="00FD6522">
            <w:pPr>
              <w:rPr>
                <w:ins w:id="315" w:author="Innocence Harvey" w:date="2015-02-26T20:18:00Z"/>
                <w:rFonts w:ascii="Times" w:hAnsi="Times"/>
                <w:i/>
              </w:rPr>
            </w:pPr>
            <w:ins w:id="316" w:author="Innocence Harvey" w:date="2015-02-26T20:18:00Z">
              <w:r w:rsidRPr="005E3695">
                <w:rPr>
                  <w:rFonts w:ascii="Times" w:hAnsi="Times"/>
                  <w:i/>
                </w:rPr>
                <w:t>Me1</w:t>
              </w:r>
            </w:ins>
          </w:p>
        </w:tc>
        <w:tc>
          <w:tcPr>
            <w:tcW w:w="3124" w:type="dxa"/>
          </w:tcPr>
          <w:p w14:paraId="6A33E4B7" w14:textId="04AE4996" w:rsidR="007075E6" w:rsidRPr="005E3695" w:rsidRDefault="00B375F2" w:rsidP="00FD6522">
            <w:pPr>
              <w:rPr>
                <w:ins w:id="317" w:author="Innocence Harvey" w:date="2015-02-26T20:18:00Z"/>
                <w:rFonts w:ascii="Times" w:hAnsi="Times"/>
              </w:rPr>
            </w:pPr>
            <w:ins w:id="318" w:author="Innocence Harvey" w:date="2015-02-26T20:24:00Z">
              <w:r>
                <w:rPr>
                  <w:rFonts w:ascii="Times" w:hAnsi="Times"/>
                </w:rPr>
                <w:t>GGACCCGCATCTCAACAAG</w:t>
              </w:r>
            </w:ins>
          </w:p>
        </w:tc>
        <w:tc>
          <w:tcPr>
            <w:tcW w:w="2694" w:type="dxa"/>
          </w:tcPr>
          <w:p w14:paraId="63DA1D51" w14:textId="2D49BCB6" w:rsidR="007075E6" w:rsidRPr="005E3695" w:rsidRDefault="00B375F2" w:rsidP="00FD6522">
            <w:pPr>
              <w:rPr>
                <w:ins w:id="319" w:author="Innocence Harvey" w:date="2015-02-26T20:18:00Z"/>
                <w:rFonts w:ascii="Times" w:hAnsi="Times"/>
              </w:rPr>
            </w:pPr>
            <w:ins w:id="320" w:author="Innocence Harvey" w:date="2015-02-26T20:25:00Z">
              <w:r>
                <w:rPr>
                  <w:rFonts w:ascii="Times" w:hAnsi="Times"/>
                </w:rPr>
                <w:t>TCGAAGTCAGAGTTCAGTCGTT</w:t>
              </w:r>
            </w:ins>
          </w:p>
        </w:tc>
      </w:tr>
      <w:tr w:rsidR="007075E6" w:rsidRPr="005E3695" w14:paraId="5E66A921" w14:textId="77777777" w:rsidTr="00FD6522">
        <w:trPr>
          <w:ins w:id="321" w:author="Innocence Harvey" w:date="2015-02-26T20:18:00Z"/>
        </w:trPr>
        <w:tc>
          <w:tcPr>
            <w:tcW w:w="3038" w:type="dxa"/>
          </w:tcPr>
          <w:p w14:paraId="39B04CE2" w14:textId="77777777" w:rsidR="007075E6" w:rsidRPr="005E3695" w:rsidRDefault="007075E6" w:rsidP="00FD6522">
            <w:pPr>
              <w:rPr>
                <w:ins w:id="322" w:author="Innocence Harvey" w:date="2015-02-26T20:18:00Z"/>
                <w:rFonts w:ascii="Times" w:hAnsi="Times"/>
                <w:i/>
              </w:rPr>
            </w:pPr>
            <w:ins w:id="323" w:author="Innocence Harvey" w:date="2015-02-26T20:18:00Z">
              <w:r w:rsidRPr="005E3695">
                <w:rPr>
                  <w:rFonts w:ascii="Times" w:hAnsi="Times"/>
                  <w:i/>
                </w:rPr>
                <w:t>Psmd1</w:t>
              </w:r>
            </w:ins>
          </w:p>
        </w:tc>
        <w:tc>
          <w:tcPr>
            <w:tcW w:w="3124" w:type="dxa"/>
          </w:tcPr>
          <w:p w14:paraId="3B825750" w14:textId="77777777" w:rsidR="007075E6" w:rsidRPr="005E3695" w:rsidRDefault="007075E6" w:rsidP="00FD6522">
            <w:pPr>
              <w:rPr>
                <w:ins w:id="324" w:author="Innocence Harvey" w:date="2015-02-26T20:18:00Z"/>
                <w:rFonts w:ascii="Times" w:eastAsia="Times New Roman" w:hAnsi="Times" w:cs="Times New Roman"/>
                <w:color w:val="000000"/>
              </w:rPr>
            </w:pPr>
            <w:ins w:id="325" w:author="Innocence Harvey" w:date="2015-02-26T20:18:00Z">
              <w:r w:rsidRPr="005E3695">
                <w:rPr>
                  <w:rFonts w:ascii="Times" w:eastAsia="Times New Roman" w:hAnsi="Times" w:cs="Times New Roman"/>
                  <w:color w:val="000000"/>
                </w:rPr>
                <w:t>TGCCAATCATGGTGGTGACA</w:t>
              </w:r>
            </w:ins>
          </w:p>
          <w:p w14:paraId="125C7068" w14:textId="77777777" w:rsidR="007075E6" w:rsidRPr="005E3695" w:rsidRDefault="007075E6" w:rsidP="00FD6522">
            <w:pPr>
              <w:rPr>
                <w:ins w:id="326" w:author="Innocence Harvey" w:date="2015-02-26T20:18:00Z"/>
                <w:rFonts w:ascii="Times" w:hAnsi="Times"/>
              </w:rPr>
            </w:pPr>
          </w:p>
        </w:tc>
        <w:tc>
          <w:tcPr>
            <w:tcW w:w="2694" w:type="dxa"/>
          </w:tcPr>
          <w:p w14:paraId="7F50FF2C" w14:textId="77777777" w:rsidR="007075E6" w:rsidRPr="005E3695" w:rsidRDefault="007075E6" w:rsidP="00FD6522">
            <w:pPr>
              <w:rPr>
                <w:ins w:id="327" w:author="Innocence Harvey" w:date="2015-02-26T20:18:00Z"/>
                <w:rFonts w:ascii="Times" w:eastAsia="Times New Roman" w:hAnsi="Times" w:cs="Times New Roman"/>
                <w:color w:val="000000"/>
              </w:rPr>
            </w:pPr>
            <w:ins w:id="328" w:author="Innocence Harvey" w:date="2015-02-26T20:18:00Z">
              <w:r w:rsidRPr="005E3695">
                <w:rPr>
                  <w:rFonts w:ascii="Times" w:eastAsia="Times New Roman" w:hAnsi="Times" w:cs="Times New Roman"/>
                  <w:color w:val="000000"/>
                </w:rPr>
                <w:t>ACACATCCTGACGTGCAGTT</w:t>
              </w:r>
            </w:ins>
          </w:p>
          <w:p w14:paraId="615A406E" w14:textId="77777777" w:rsidR="007075E6" w:rsidRPr="005E3695" w:rsidRDefault="007075E6" w:rsidP="00FD6522">
            <w:pPr>
              <w:rPr>
                <w:ins w:id="329" w:author="Innocence Harvey" w:date="2015-02-26T20:18:00Z"/>
                <w:rFonts w:ascii="Times" w:hAnsi="Times"/>
              </w:rPr>
            </w:pPr>
          </w:p>
        </w:tc>
      </w:tr>
      <w:tr w:rsidR="007075E6" w:rsidRPr="005E3695" w14:paraId="77F8E11D" w14:textId="77777777" w:rsidTr="00FD6522">
        <w:trPr>
          <w:ins w:id="330" w:author="Innocence Harvey" w:date="2015-02-26T20:18:00Z"/>
        </w:trPr>
        <w:tc>
          <w:tcPr>
            <w:tcW w:w="3038" w:type="dxa"/>
          </w:tcPr>
          <w:p w14:paraId="237349C8" w14:textId="77777777" w:rsidR="007075E6" w:rsidRPr="005E3695" w:rsidRDefault="007075E6" w:rsidP="00FD6522">
            <w:pPr>
              <w:rPr>
                <w:ins w:id="331" w:author="Innocence Harvey" w:date="2015-02-26T20:18:00Z"/>
                <w:rFonts w:ascii="Times" w:hAnsi="Times"/>
                <w:i/>
              </w:rPr>
            </w:pPr>
            <w:ins w:id="332" w:author="Innocence Harvey" w:date="2015-02-26T20:18:00Z">
              <w:r w:rsidRPr="005E3695">
                <w:rPr>
                  <w:rFonts w:ascii="Times" w:hAnsi="Times"/>
                  <w:i/>
                </w:rPr>
                <w:t>Psmd8</w:t>
              </w:r>
            </w:ins>
          </w:p>
        </w:tc>
        <w:tc>
          <w:tcPr>
            <w:tcW w:w="3124" w:type="dxa"/>
          </w:tcPr>
          <w:p w14:paraId="18E23BA0" w14:textId="77777777" w:rsidR="007075E6" w:rsidRPr="005E3695" w:rsidRDefault="007075E6" w:rsidP="00FD6522">
            <w:pPr>
              <w:rPr>
                <w:ins w:id="333" w:author="Innocence Harvey" w:date="2015-02-26T20:18:00Z"/>
                <w:rFonts w:ascii="Times" w:eastAsia="Times New Roman" w:hAnsi="Times" w:cs="Times New Roman"/>
                <w:color w:val="000000"/>
              </w:rPr>
            </w:pPr>
            <w:ins w:id="334" w:author="Innocence Harvey" w:date="2015-02-26T20:18:00Z">
              <w:r w:rsidRPr="005E3695">
                <w:rPr>
                  <w:rFonts w:ascii="Times" w:eastAsia="Times New Roman" w:hAnsi="Times" w:cs="Times New Roman"/>
                  <w:color w:val="000000"/>
                </w:rPr>
                <w:t>ACGAGTGGAACCGGAAGAAC</w:t>
              </w:r>
            </w:ins>
          </w:p>
          <w:p w14:paraId="3A1624EB" w14:textId="77777777" w:rsidR="007075E6" w:rsidRPr="005E3695" w:rsidRDefault="007075E6" w:rsidP="00FD6522">
            <w:pPr>
              <w:rPr>
                <w:ins w:id="335" w:author="Innocence Harvey" w:date="2015-02-26T20:18:00Z"/>
                <w:rFonts w:ascii="Times" w:hAnsi="Times"/>
              </w:rPr>
            </w:pPr>
          </w:p>
        </w:tc>
        <w:tc>
          <w:tcPr>
            <w:tcW w:w="2694" w:type="dxa"/>
          </w:tcPr>
          <w:p w14:paraId="7E932342" w14:textId="77777777" w:rsidR="007075E6" w:rsidRPr="005E3695" w:rsidRDefault="007075E6" w:rsidP="00FD6522">
            <w:pPr>
              <w:rPr>
                <w:ins w:id="336" w:author="Innocence Harvey" w:date="2015-02-26T20:18:00Z"/>
                <w:rFonts w:ascii="Times" w:eastAsia="Times New Roman" w:hAnsi="Times" w:cs="Times New Roman"/>
                <w:color w:val="000000"/>
              </w:rPr>
            </w:pPr>
            <w:ins w:id="337" w:author="Innocence Harvey" w:date="2015-02-26T20:18:00Z">
              <w:r w:rsidRPr="005E3695">
                <w:rPr>
                  <w:rFonts w:ascii="Times" w:eastAsia="Times New Roman" w:hAnsi="Times" w:cs="Times New Roman"/>
                  <w:color w:val="000000"/>
                </w:rPr>
                <w:t>CCGTGGTTGGCAGGAAATTG</w:t>
              </w:r>
            </w:ins>
          </w:p>
          <w:p w14:paraId="6DBC9DA6" w14:textId="77777777" w:rsidR="007075E6" w:rsidRPr="005E3695" w:rsidRDefault="007075E6" w:rsidP="00FD6522">
            <w:pPr>
              <w:rPr>
                <w:ins w:id="338" w:author="Innocence Harvey" w:date="2015-02-26T20:18:00Z"/>
                <w:rFonts w:ascii="Times" w:hAnsi="Times"/>
              </w:rPr>
            </w:pPr>
          </w:p>
        </w:tc>
      </w:tr>
      <w:tr w:rsidR="007075E6" w:rsidRPr="005E3695" w14:paraId="64F2C098" w14:textId="77777777" w:rsidTr="00FD6522">
        <w:trPr>
          <w:ins w:id="339" w:author="Innocence Harvey" w:date="2015-02-26T20:18:00Z"/>
        </w:trPr>
        <w:tc>
          <w:tcPr>
            <w:tcW w:w="3038" w:type="dxa"/>
          </w:tcPr>
          <w:p w14:paraId="21E10076" w14:textId="77777777" w:rsidR="007075E6" w:rsidRPr="005E3695" w:rsidRDefault="007075E6" w:rsidP="00FD6522">
            <w:pPr>
              <w:rPr>
                <w:ins w:id="340" w:author="Innocence Harvey" w:date="2015-02-26T20:18:00Z"/>
                <w:rFonts w:ascii="Times" w:hAnsi="Times"/>
                <w:i/>
              </w:rPr>
            </w:pPr>
            <w:ins w:id="341" w:author="Innocence Harvey" w:date="2015-02-26T20:18:00Z">
              <w:r w:rsidRPr="005E3695">
                <w:rPr>
                  <w:rFonts w:ascii="Times" w:hAnsi="Times"/>
                  <w:i/>
                </w:rPr>
                <w:t>Rplp0</w:t>
              </w:r>
            </w:ins>
          </w:p>
        </w:tc>
        <w:tc>
          <w:tcPr>
            <w:tcW w:w="3124" w:type="dxa"/>
          </w:tcPr>
          <w:p w14:paraId="4FDB6A23" w14:textId="77777777" w:rsidR="007075E6" w:rsidRPr="005E3695" w:rsidRDefault="007075E6" w:rsidP="00FD6522">
            <w:pPr>
              <w:rPr>
                <w:ins w:id="342" w:author="Innocence Harvey" w:date="2015-02-26T20:18:00Z"/>
                <w:rFonts w:ascii="Times" w:hAnsi="Times"/>
              </w:rPr>
            </w:pPr>
            <w:ins w:id="343" w:author="Innocence Harvey" w:date="2015-02-26T20:18:00Z">
              <w:r w:rsidRPr="005E3695">
                <w:rPr>
                  <w:rFonts w:ascii="Times" w:hAnsi="Times" w:cs="Helvetica Neue"/>
                </w:rPr>
                <w:t>GAAACTGCTGCCTCACATCCG</w:t>
              </w:r>
            </w:ins>
          </w:p>
        </w:tc>
        <w:tc>
          <w:tcPr>
            <w:tcW w:w="2694" w:type="dxa"/>
          </w:tcPr>
          <w:p w14:paraId="2F838E31" w14:textId="77777777" w:rsidR="007075E6" w:rsidRPr="005E3695" w:rsidRDefault="007075E6" w:rsidP="00FD6522">
            <w:pPr>
              <w:rPr>
                <w:ins w:id="344" w:author="Innocence Harvey" w:date="2015-02-26T20:18:00Z"/>
                <w:rFonts w:ascii="Times" w:hAnsi="Times"/>
              </w:rPr>
            </w:pPr>
            <w:ins w:id="345" w:author="Innocence Harvey" w:date="2015-02-26T20:18:00Z">
              <w:r w:rsidRPr="005E3695">
                <w:rPr>
                  <w:rFonts w:ascii="Times" w:hAnsi="Times" w:cs="Helvetica Neue"/>
                </w:rPr>
                <w:t>GCTGGCACAGTGACCTCACACG</w:t>
              </w:r>
            </w:ins>
          </w:p>
        </w:tc>
      </w:tr>
      <w:tr w:rsidR="007075E6" w:rsidRPr="005E3695" w14:paraId="704D330D" w14:textId="77777777" w:rsidTr="00FD6522">
        <w:trPr>
          <w:ins w:id="346" w:author="Innocence Harvey" w:date="2015-02-26T20:18:00Z"/>
        </w:trPr>
        <w:tc>
          <w:tcPr>
            <w:tcW w:w="3038" w:type="dxa"/>
          </w:tcPr>
          <w:p w14:paraId="4FD37C68" w14:textId="77777777" w:rsidR="007075E6" w:rsidRPr="005E3695" w:rsidRDefault="007075E6" w:rsidP="00FD6522">
            <w:pPr>
              <w:rPr>
                <w:ins w:id="347" w:author="Innocence Harvey" w:date="2015-02-26T20:18:00Z"/>
                <w:rFonts w:ascii="Times" w:hAnsi="Times"/>
                <w:i/>
              </w:rPr>
            </w:pPr>
            <w:ins w:id="348" w:author="Innocence Harvey" w:date="2015-02-26T20:18:00Z">
              <w:r w:rsidRPr="005E3695">
                <w:rPr>
                  <w:rFonts w:ascii="Times" w:hAnsi="Times"/>
                  <w:i/>
                </w:rPr>
                <w:t>Rplp13a</w:t>
              </w:r>
            </w:ins>
          </w:p>
        </w:tc>
        <w:tc>
          <w:tcPr>
            <w:tcW w:w="3124" w:type="dxa"/>
          </w:tcPr>
          <w:p w14:paraId="7F587EEA" w14:textId="77777777" w:rsidR="007075E6" w:rsidRPr="005E3695" w:rsidRDefault="007075E6" w:rsidP="00FD6522">
            <w:pPr>
              <w:rPr>
                <w:ins w:id="349" w:author="Innocence Harvey" w:date="2015-02-26T20:18:00Z"/>
                <w:rFonts w:ascii="Times" w:hAnsi="Times"/>
              </w:rPr>
            </w:pPr>
            <w:ins w:id="350" w:author="Innocence Harvey" w:date="2015-02-26T20:18:00Z">
              <w:r w:rsidRPr="005E3695">
                <w:rPr>
                  <w:rFonts w:ascii="Times" w:hAnsi="Times" w:cs="Helvetica Neue"/>
                </w:rPr>
                <w:t>GCGGATGAATACCAACCCCT</w:t>
              </w:r>
            </w:ins>
          </w:p>
        </w:tc>
        <w:tc>
          <w:tcPr>
            <w:tcW w:w="2694" w:type="dxa"/>
          </w:tcPr>
          <w:p w14:paraId="0109CEBF" w14:textId="77777777" w:rsidR="007075E6" w:rsidRPr="005E3695" w:rsidRDefault="007075E6" w:rsidP="00FD6522">
            <w:pPr>
              <w:rPr>
                <w:ins w:id="351" w:author="Innocence Harvey" w:date="2015-02-26T20:18:00Z"/>
                <w:rFonts w:ascii="Times" w:hAnsi="Times"/>
              </w:rPr>
            </w:pPr>
            <w:ins w:id="352" w:author="Innocence Harvey" w:date="2015-02-26T20:18:00Z">
              <w:r w:rsidRPr="005E3695">
                <w:rPr>
                  <w:rFonts w:ascii="Times" w:hAnsi="Times" w:cs="Helvetica Neue"/>
                </w:rPr>
                <w:t>CCTGGCCTCTCTTGGTCTTG</w:t>
              </w:r>
            </w:ins>
          </w:p>
        </w:tc>
      </w:tr>
      <w:tr w:rsidR="007075E6" w:rsidRPr="005E3695" w14:paraId="78B1B377" w14:textId="77777777" w:rsidTr="00FD6522">
        <w:trPr>
          <w:ins w:id="353" w:author="Innocence Harvey" w:date="2015-02-26T20:18:00Z"/>
        </w:trPr>
        <w:tc>
          <w:tcPr>
            <w:tcW w:w="3038" w:type="dxa"/>
          </w:tcPr>
          <w:p w14:paraId="5CAC665E" w14:textId="77777777" w:rsidR="007075E6" w:rsidRPr="005E3695" w:rsidRDefault="007075E6" w:rsidP="00FD6522">
            <w:pPr>
              <w:rPr>
                <w:ins w:id="354" w:author="Innocence Harvey" w:date="2015-02-26T20:18:00Z"/>
                <w:rFonts w:ascii="Times" w:hAnsi="Times"/>
                <w:i/>
              </w:rPr>
            </w:pPr>
            <w:ins w:id="355" w:author="Innocence Harvey" w:date="2015-02-26T20:18:00Z">
              <w:r w:rsidRPr="005E3695">
                <w:rPr>
                  <w:rFonts w:ascii="Times" w:hAnsi="Times"/>
                  <w:i/>
                </w:rPr>
                <w:t>Scd1</w:t>
              </w:r>
            </w:ins>
          </w:p>
        </w:tc>
        <w:tc>
          <w:tcPr>
            <w:tcW w:w="3124" w:type="dxa"/>
          </w:tcPr>
          <w:p w14:paraId="5CE01810" w14:textId="77777777" w:rsidR="007075E6" w:rsidRPr="005E3695" w:rsidRDefault="007075E6" w:rsidP="00FD6522">
            <w:pPr>
              <w:widowControl w:val="0"/>
              <w:autoSpaceDE w:val="0"/>
              <w:autoSpaceDN w:val="0"/>
              <w:adjustRightInd w:val="0"/>
              <w:spacing w:after="240"/>
              <w:rPr>
                <w:ins w:id="356" w:author="Innocence Harvey" w:date="2015-02-26T20:18:00Z"/>
                <w:rFonts w:ascii="Times" w:hAnsi="Times" w:cs="Times"/>
              </w:rPr>
            </w:pPr>
            <w:ins w:id="357" w:author="Innocence Harvey" w:date="2015-02-26T20:18:00Z">
              <w:r w:rsidRPr="005E3695">
                <w:rPr>
                  <w:rFonts w:ascii="Times" w:hAnsi="Times" w:cs="Arial"/>
                </w:rPr>
                <w:t>CACTCGCCTACACCAACGG</w:t>
              </w:r>
            </w:ins>
          </w:p>
        </w:tc>
        <w:tc>
          <w:tcPr>
            <w:tcW w:w="2694" w:type="dxa"/>
          </w:tcPr>
          <w:p w14:paraId="1C07F794" w14:textId="77777777" w:rsidR="007075E6" w:rsidRPr="005E3695" w:rsidRDefault="007075E6" w:rsidP="00FD6522">
            <w:pPr>
              <w:widowControl w:val="0"/>
              <w:autoSpaceDE w:val="0"/>
              <w:autoSpaceDN w:val="0"/>
              <w:adjustRightInd w:val="0"/>
              <w:spacing w:after="240"/>
              <w:rPr>
                <w:ins w:id="358" w:author="Innocence Harvey" w:date="2015-02-26T20:18:00Z"/>
                <w:rFonts w:ascii="Times" w:hAnsi="Times" w:cs="Times"/>
              </w:rPr>
            </w:pPr>
            <w:ins w:id="359" w:author="Innocence Harvey" w:date="2015-02-26T20:18:00Z">
              <w:r w:rsidRPr="005E3695">
                <w:rPr>
                  <w:rFonts w:ascii="Times" w:hAnsi="Times" w:cs="Arial"/>
                </w:rPr>
                <w:t>GAACTGGAGATCTCTTGGAGCA</w:t>
              </w:r>
            </w:ins>
          </w:p>
        </w:tc>
      </w:tr>
      <w:tr w:rsidR="007075E6" w:rsidRPr="005E3695" w14:paraId="1CB69BB5" w14:textId="77777777" w:rsidTr="00FD6522">
        <w:trPr>
          <w:ins w:id="360" w:author="Innocence Harvey" w:date="2015-02-26T20:18:00Z"/>
        </w:trPr>
        <w:tc>
          <w:tcPr>
            <w:tcW w:w="3038" w:type="dxa"/>
          </w:tcPr>
          <w:p w14:paraId="543EE01A" w14:textId="77777777" w:rsidR="007075E6" w:rsidRPr="005E3695" w:rsidRDefault="007075E6" w:rsidP="00FD6522">
            <w:pPr>
              <w:rPr>
                <w:ins w:id="361" w:author="Innocence Harvey" w:date="2015-02-26T20:18:00Z"/>
                <w:rFonts w:ascii="Times" w:hAnsi="Times"/>
                <w:i/>
              </w:rPr>
            </w:pPr>
            <w:ins w:id="362" w:author="Innocence Harvey" w:date="2015-02-26T20:18:00Z">
              <w:r w:rsidRPr="005E3695">
                <w:rPr>
                  <w:rFonts w:ascii="Times" w:hAnsi="Times"/>
                  <w:i/>
                </w:rPr>
                <w:t>Trim63</w:t>
              </w:r>
            </w:ins>
          </w:p>
        </w:tc>
        <w:tc>
          <w:tcPr>
            <w:tcW w:w="3124" w:type="dxa"/>
          </w:tcPr>
          <w:p w14:paraId="0B2839AA" w14:textId="77777777" w:rsidR="007075E6" w:rsidRPr="005E3695" w:rsidRDefault="007075E6" w:rsidP="00FD6522">
            <w:pPr>
              <w:rPr>
                <w:ins w:id="363" w:author="Innocence Harvey" w:date="2015-02-26T20:18:00Z"/>
                <w:rFonts w:ascii="Times" w:hAnsi="Times"/>
              </w:rPr>
            </w:pPr>
            <w:ins w:id="364" w:author="Innocence Harvey" w:date="2015-02-26T20:18:00Z">
              <w:r w:rsidRPr="005E3695">
                <w:rPr>
                  <w:rFonts w:ascii="Times" w:hAnsi="Times" w:cs="Helvetica Neue"/>
                </w:rPr>
                <w:t>GAGGGCCATTGACTTTGGGA</w:t>
              </w:r>
            </w:ins>
          </w:p>
        </w:tc>
        <w:tc>
          <w:tcPr>
            <w:tcW w:w="2694" w:type="dxa"/>
          </w:tcPr>
          <w:p w14:paraId="2138D7AC" w14:textId="77777777" w:rsidR="007075E6" w:rsidRPr="005E3695" w:rsidRDefault="007075E6" w:rsidP="00FD6522">
            <w:pPr>
              <w:rPr>
                <w:ins w:id="365" w:author="Innocence Harvey" w:date="2015-02-26T20:18:00Z"/>
                <w:rFonts w:ascii="Times" w:hAnsi="Times"/>
              </w:rPr>
            </w:pPr>
            <w:ins w:id="366" w:author="Innocence Harvey" w:date="2015-02-26T20:18:00Z">
              <w:r w:rsidRPr="005E3695">
                <w:rPr>
                  <w:rFonts w:ascii="Times" w:hAnsi="Times" w:cs="Helvetica Neue"/>
                </w:rPr>
                <w:t>TTTACCCTCTGTGGTCACGC</w:t>
              </w:r>
            </w:ins>
          </w:p>
        </w:tc>
      </w:tr>
    </w:tbl>
    <w:p w14:paraId="5D71D411" w14:textId="5457D317" w:rsidR="00B940A5" w:rsidDel="00EF2587" w:rsidRDefault="00B940A5" w:rsidP="00B940A5">
      <w:pPr>
        <w:pStyle w:val="Heading1"/>
        <w:rPr>
          <w:del w:id="367" w:author="Dave Bridges" w:date="2015-02-26T18:27:00Z"/>
        </w:rPr>
      </w:pPr>
      <w:del w:id="368" w:author="Dave Bridges" w:date="2015-02-26T18:27:00Z">
        <w:r w:rsidDel="00EF2587">
          <w:delText>Table</w:delText>
        </w:r>
        <w:r w:rsidR="00D91A97" w:rsidDel="00EF2587">
          <w:delText>s</w:delText>
        </w:r>
      </w:del>
    </w:p>
    <w:p w14:paraId="72E16A50" w14:textId="3C47EB76" w:rsidR="00B940A5" w:rsidDel="00EF2587" w:rsidRDefault="00B940A5" w:rsidP="00B940A5">
      <w:pPr>
        <w:rPr>
          <w:del w:id="369" w:author="Dave Bridges" w:date="2015-02-26T18:27:00Z"/>
        </w:rPr>
      </w:pPr>
    </w:p>
    <w:p w14:paraId="40ECCAD6" w14:textId="77777777" w:rsidR="00EF2587" w:rsidRDefault="00EF2587">
      <w:pPr>
        <w:rPr>
          <w:ins w:id="370" w:author="Dave Bridges" w:date="2015-02-26T18:27:00Z"/>
          <w:b/>
        </w:rPr>
      </w:pPr>
      <w:ins w:id="371" w:author="Dave Bridges" w:date="2015-02-26T18:27:00Z">
        <w:r>
          <w:rPr>
            <w:b/>
          </w:rPr>
          <w:br w:type="page"/>
        </w:r>
      </w:ins>
    </w:p>
    <w:p w14:paraId="4CB86C9B" w14:textId="2E20F1E6" w:rsidR="00B940A5" w:rsidRPr="00793E93" w:rsidRDefault="00B940A5" w:rsidP="00B940A5">
      <w:pPr>
        <w:rPr>
          <w:b/>
        </w:rPr>
      </w:pPr>
      <w:r w:rsidRPr="00793E93">
        <w:rPr>
          <w:b/>
        </w:rPr>
        <w:lastRenderedPageBreak/>
        <w:t xml:space="preserve">Table </w:t>
      </w:r>
      <w:ins w:id="372" w:author="Dave Bridges" w:date="2015-02-26T18:25:00Z">
        <w:r w:rsidR="00EF2587">
          <w:rPr>
            <w:b/>
          </w:rPr>
          <w:t>2</w:t>
        </w:r>
      </w:ins>
      <w:del w:id="373" w:author="Dave Bridges" w:date="2015-02-26T18:25:00Z">
        <w:r w:rsidRPr="00793E93" w:rsidDel="00EF2587">
          <w:rPr>
            <w:b/>
          </w:rPr>
          <w:delText>1</w:delText>
        </w:r>
      </w:del>
      <w:r w:rsidRPr="00793E93">
        <w:rPr>
          <w:b/>
        </w:rPr>
        <w:t xml:space="preserve">:  Clinical characteristics.  Data represents mean +/- standard error.  </w:t>
      </w:r>
    </w:p>
    <w:tbl>
      <w:tblPr>
        <w:tblW w:w="864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374" w:author="Dave Bridges" w:date="2015-02-26T18:26:00Z">
          <w:tblPr>
            <w:tblW w:w="6536"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3625"/>
        <w:gridCol w:w="1961"/>
        <w:gridCol w:w="1843"/>
        <w:gridCol w:w="1218"/>
        <w:tblGridChange w:id="375">
          <w:tblGrid>
            <w:gridCol w:w="1724"/>
            <w:gridCol w:w="1961"/>
            <w:gridCol w:w="1843"/>
            <w:gridCol w:w="1218"/>
          </w:tblGrid>
        </w:tblGridChange>
      </w:tblGrid>
      <w:tr w:rsidR="00EF2587" w:rsidRPr="00041035" w14:paraId="49BE0C67" w14:textId="77777777" w:rsidTr="00EF2587">
        <w:trPr>
          <w:trHeight w:val="285"/>
          <w:ins w:id="376" w:author="Dave Bridges" w:date="2015-02-26T18:26:00Z"/>
          <w:trPrChange w:id="377" w:author="Dave Bridges" w:date="2015-02-26T18:26:00Z">
            <w:trPr>
              <w:trHeight w:val="285"/>
            </w:trPr>
          </w:trPrChange>
        </w:trPr>
        <w:tc>
          <w:tcPr>
            <w:tcW w:w="3625" w:type="dxa"/>
            <w:shd w:val="clear" w:color="auto" w:fill="auto"/>
            <w:noWrap/>
            <w:vAlign w:val="bottom"/>
            <w:hideMark/>
            <w:tcPrChange w:id="378" w:author="Dave Bridges" w:date="2015-02-26T18:26:00Z">
              <w:tcPr>
                <w:tcW w:w="1598" w:type="dxa"/>
                <w:shd w:val="clear" w:color="auto" w:fill="auto"/>
                <w:noWrap/>
                <w:vAlign w:val="bottom"/>
                <w:hideMark/>
              </w:tcPr>
            </w:tcPrChange>
          </w:tcPr>
          <w:p w14:paraId="0B7BA056" w14:textId="77777777" w:rsidR="00EF2587" w:rsidRPr="00041035" w:rsidRDefault="00EF2587" w:rsidP="0054695A">
            <w:pPr>
              <w:jc w:val="center"/>
              <w:rPr>
                <w:ins w:id="379" w:author="Dave Bridges" w:date="2015-02-26T18:26:00Z"/>
                <w:rFonts w:ascii="Arial" w:eastAsia="Times New Roman" w:hAnsi="Arial" w:cs="Arial"/>
                <w:color w:val="000000"/>
              </w:rPr>
            </w:pPr>
          </w:p>
        </w:tc>
        <w:tc>
          <w:tcPr>
            <w:tcW w:w="1961" w:type="dxa"/>
            <w:shd w:val="clear" w:color="auto" w:fill="auto"/>
            <w:noWrap/>
            <w:vAlign w:val="bottom"/>
            <w:hideMark/>
            <w:tcPrChange w:id="380" w:author="Dave Bridges" w:date="2015-02-26T18:26:00Z">
              <w:tcPr>
                <w:tcW w:w="1961" w:type="dxa"/>
                <w:shd w:val="clear" w:color="auto" w:fill="auto"/>
                <w:noWrap/>
                <w:vAlign w:val="bottom"/>
                <w:hideMark/>
              </w:tcPr>
            </w:tcPrChange>
          </w:tcPr>
          <w:p w14:paraId="20C2BC57" w14:textId="77777777" w:rsidR="00EF2587" w:rsidRPr="00041035" w:rsidRDefault="00EF2587" w:rsidP="0054695A">
            <w:pPr>
              <w:jc w:val="center"/>
              <w:rPr>
                <w:ins w:id="381" w:author="Dave Bridges" w:date="2015-02-26T18:26:00Z"/>
                <w:rFonts w:ascii="Arial" w:eastAsia="Times New Roman" w:hAnsi="Arial" w:cs="Arial"/>
                <w:color w:val="000000"/>
              </w:rPr>
            </w:pPr>
            <w:ins w:id="382" w:author="Dave Bridges" w:date="2015-02-26T18:26:00Z">
              <w:r w:rsidRPr="00041035">
                <w:rPr>
                  <w:rFonts w:ascii="Arial" w:eastAsia="Times New Roman" w:hAnsi="Arial" w:cs="Arial"/>
                  <w:color w:val="000000"/>
                </w:rPr>
                <w:t xml:space="preserve">Cushing's disease </w:t>
              </w:r>
              <w:r>
                <w:rPr>
                  <w:rFonts w:ascii="Arial" w:eastAsia="Times New Roman" w:hAnsi="Arial" w:cs="Arial"/>
                  <w:color w:val="000000"/>
                </w:rPr>
                <w:t>(n=5)</w:t>
              </w:r>
            </w:ins>
          </w:p>
        </w:tc>
        <w:tc>
          <w:tcPr>
            <w:tcW w:w="1843" w:type="dxa"/>
            <w:shd w:val="clear" w:color="auto" w:fill="auto"/>
            <w:noWrap/>
            <w:vAlign w:val="bottom"/>
            <w:hideMark/>
            <w:tcPrChange w:id="383" w:author="Dave Bridges" w:date="2015-02-26T18:26:00Z">
              <w:tcPr>
                <w:tcW w:w="1843" w:type="dxa"/>
                <w:shd w:val="clear" w:color="auto" w:fill="auto"/>
                <w:noWrap/>
                <w:vAlign w:val="bottom"/>
                <w:hideMark/>
              </w:tcPr>
            </w:tcPrChange>
          </w:tcPr>
          <w:p w14:paraId="69C018D0" w14:textId="77777777" w:rsidR="00EF2587" w:rsidRPr="00041035" w:rsidRDefault="00EF2587" w:rsidP="0054695A">
            <w:pPr>
              <w:jc w:val="center"/>
              <w:rPr>
                <w:ins w:id="384" w:author="Dave Bridges" w:date="2015-02-26T18:26:00Z"/>
                <w:rFonts w:ascii="Arial" w:eastAsia="Times New Roman" w:hAnsi="Arial" w:cs="Arial"/>
                <w:color w:val="000000"/>
              </w:rPr>
            </w:pPr>
            <w:ins w:id="385" w:author="Dave Bridges" w:date="2015-02-26T18:26:00Z">
              <w:r w:rsidRPr="00041035">
                <w:rPr>
                  <w:rFonts w:ascii="Arial" w:eastAsia="Times New Roman" w:hAnsi="Arial" w:cs="Arial"/>
                  <w:color w:val="000000"/>
                </w:rPr>
                <w:t>Controls</w:t>
              </w:r>
              <w:r>
                <w:rPr>
                  <w:rFonts w:ascii="Arial" w:eastAsia="Times New Roman" w:hAnsi="Arial" w:cs="Arial"/>
                  <w:color w:val="000000"/>
                </w:rPr>
                <w:t xml:space="preserve"> (n=11)</w:t>
              </w:r>
            </w:ins>
          </w:p>
        </w:tc>
        <w:tc>
          <w:tcPr>
            <w:tcW w:w="1218" w:type="dxa"/>
            <w:shd w:val="clear" w:color="auto" w:fill="auto"/>
            <w:noWrap/>
            <w:vAlign w:val="bottom"/>
            <w:hideMark/>
            <w:tcPrChange w:id="386" w:author="Dave Bridges" w:date="2015-02-26T18:26:00Z">
              <w:tcPr>
                <w:tcW w:w="1134" w:type="dxa"/>
                <w:shd w:val="clear" w:color="auto" w:fill="auto"/>
                <w:noWrap/>
                <w:vAlign w:val="bottom"/>
                <w:hideMark/>
              </w:tcPr>
            </w:tcPrChange>
          </w:tcPr>
          <w:p w14:paraId="0984E125" w14:textId="77777777" w:rsidR="00EF2587" w:rsidRPr="00041035" w:rsidRDefault="00EF2587" w:rsidP="0054695A">
            <w:pPr>
              <w:jc w:val="center"/>
              <w:rPr>
                <w:ins w:id="387" w:author="Dave Bridges" w:date="2015-02-26T18:26:00Z"/>
                <w:rFonts w:ascii="Arial" w:eastAsia="Times New Roman" w:hAnsi="Arial" w:cs="Arial"/>
                <w:color w:val="000000"/>
              </w:rPr>
            </w:pPr>
            <w:proofErr w:type="gramStart"/>
            <w:ins w:id="388" w:author="Dave Bridges" w:date="2015-02-26T18:26:00Z">
              <w:r w:rsidRPr="00041035">
                <w:rPr>
                  <w:rFonts w:ascii="Arial" w:eastAsia="Times New Roman" w:hAnsi="Arial" w:cs="Arial"/>
                  <w:color w:val="000000"/>
                </w:rPr>
                <w:t>p</w:t>
              </w:r>
              <w:proofErr w:type="gramEnd"/>
              <w:r w:rsidRPr="00041035">
                <w:rPr>
                  <w:rFonts w:ascii="Arial" w:eastAsia="Times New Roman" w:hAnsi="Arial" w:cs="Arial"/>
                  <w:color w:val="000000"/>
                </w:rPr>
                <w:t xml:space="preserve"> value</w:t>
              </w:r>
            </w:ins>
          </w:p>
        </w:tc>
      </w:tr>
      <w:tr w:rsidR="00EF2587" w:rsidRPr="00041035" w14:paraId="43DA40FB" w14:textId="77777777" w:rsidTr="00EF2587">
        <w:trPr>
          <w:trHeight w:val="285"/>
          <w:ins w:id="389" w:author="Dave Bridges" w:date="2015-02-26T18:26:00Z"/>
          <w:trPrChange w:id="390" w:author="Dave Bridges" w:date="2015-02-26T18:26:00Z">
            <w:trPr>
              <w:trHeight w:val="285"/>
            </w:trPr>
          </w:trPrChange>
        </w:trPr>
        <w:tc>
          <w:tcPr>
            <w:tcW w:w="3625" w:type="dxa"/>
            <w:shd w:val="clear" w:color="auto" w:fill="auto"/>
            <w:noWrap/>
            <w:vAlign w:val="bottom"/>
            <w:hideMark/>
            <w:tcPrChange w:id="391" w:author="Dave Bridges" w:date="2015-02-26T18:26:00Z">
              <w:tcPr>
                <w:tcW w:w="1598" w:type="dxa"/>
                <w:shd w:val="clear" w:color="auto" w:fill="auto"/>
                <w:noWrap/>
                <w:vAlign w:val="bottom"/>
                <w:hideMark/>
              </w:tcPr>
            </w:tcPrChange>
          </w:tcPr>
          <w:p w14:paraId="1AEE9B98" w14:textId="34F8CEB5" w:rsidR="00EF2587" w:rsidRPr="00041035" w:rsidRDefault="00EF2587" w:rsidP="0054695A">
            <w:pPr>
              <w:jc w:val="center"/>
              <w:rPr>
                <w:ins w:id="392" w:author="Dave Bridges" w:date="2015-02-26T18:26:00Z"/>
                <w:rFonts w:ascii="Arial" w:eastAsia="Times New Roman" w:hAnsi="Arial" w:cs="Arial"/>
                <w:color w:val="000000"/>
              </w:rPr>
            </w:pPr>
            <w:ins w:id="393" w:author="Dave Bridges" w:date="2015-02-26T18:26:00Z">
              <w:r w:rsidRPr="00041035">
                <w:rPr>
                  <w:rFonts w:ascii="Arial" w:eastAsia="Times New Roman" w:hAnsi="Arial" w:cs="Arial"/>
                  <w:color w:val="000000"/>
                </w:rPr>
                <w:t>Height</w:t>
              </w:r>
              <w:r>
                <w:rPr>
                  <w:rFonts w:ascii="Arial" w:eastAsia="Times New Roman" w:hAnsi="Arial" w:cs="Arial"/>
                  <w:color w:val="000000"/>
                </w:rPr>
                <w:t xml:space="preserve"> (cm)</w:t>
              </w:r>
            </w:ins>
          </w:p>
        </w:tc>
        <w:tc>
          <w:tcPr>
            <w:tcW w:w="1961" w:type="dxa"/>
            <w:shd w:val="clear" w:color="auto" w:fill="auto"/>
            <w:noWrap/>
            <w:vAlign w:val="bottom"/>
            <w:hideMark/>
            <w:tcPrChange w:id="394" w:author="Dave Bridges" w:date="2015-02-26T18:26:00Z">
              <w:tcPr>
                <w:tcW w:w="1961" w:type="dxa"/>
                <w:shd w:val="clear" w:color="auto" w:fill="auto"/>
                <w:noWrap/>
                <w:vAlign w:val="bottom"/>
                <w:hideMark/>
              </w:tcPr>
            </w:tcPrChange>
          </w:tcPr>
          <w:p w14:paraId="4ED3D755" w14:textId="05A5F135" w:rsidR="00EF2587" w:rsidRPr="00041035" w:rsidRDefault="00EF2587" w:rsidP="0054695A">
            <w:pPr>
              <w:jc w:val="center"/>
              <w:rPr>
                <w:ins w:id="395" w:author="Dave Bridges" w:date="2015-02-26T18:26:00Z"/>
                <w:rFonts w:ascii="Arial" w:eastAsia="Times New Roman" w:hAnsi="Arial" w:cs="Arial"/>
                <w:color w:val="000000"/>
              </w:rPr>
            </w:pPr>
            <w:ins w:id="396" w:author="Dave Bridges" w:date="2015-02-26T18:26:00Z">
              <w:r w:rsidRPr="00041035">
                <w:rPr>
                  <w:rFonts w:ascii="Arial" w:eastAsia="Times New Roman" w:hAnsi="Arial" w:cs="Arial"/>
                  <w:color w:val="000000"/>
                </w:rPr>
                <w:t>166</w:t>
              </w:r>
            </w:ins>
          </w:p>
        </w:tc>
        <w:tc>
          <w:tcPr>
            <w:tcW w:w="1843" w:type="dxa"/>
            <w:shd w:val="clear" w:color="auto" w:fill="auto"/>
            <w:noWrap/>
            <w:vAlign w:val="bottom"/>
            <w:hideMark/>
            <w:tcPrChange w:id="397" w:author="Dave Bridges" w:date="2015-02-26T18:26:00Z">
              <w:tcPr>
                <w:tcW w:w="1843" w:type="dxa"/>
                <w:shd w:val="clear" w:color="auto" w:fill="auto"/>
                <w:noWrap/>
                <w:vAlign w:val="bottom"/>
                <w:hideMark/>
              </w:tcPr>
            </w:tcPrChange>
          </w:tcPr>
          <w:p w14:paraId="2FF8ABCD" w14:textId="3915919E" w:rsidR="00EF2587" w:rsidRPr="00041035" w:rsidRDefault="00EF2587" w:rsidP="0054695A">
            <w:pPr>
              <w:jc w:val="center"/>
              <w:rPr>
                <w:ins w:id="398" w:author="Dave Bridges" w:date="2015-02-26T18:26:00Z"/>
                <w:rFonts w:ascii="Arial" w:eastAsia="Times New Roman" w:hAnsi="Arial" w:cs="Arial"/>
                <w:color w:val="000000"/>
              </w:rPr>
            </w:pPr>
            <w:ins w:id="399" w:author="Dave Bridges" w:date="2015-02-26T18:26:00Z">
              <w:r w:rsidRPr="00041035">
                <w:rPr>
                  <w:rFonts w:ascii="Arial" w:eastAsia="Times New Roman" w:hAnsi="Arial" w:cs="Arial"/>
                  <w:color w:val="000000"/>
                </w:rPr>
                <w:t>169</w:t>
              </w:r>
            </w:ins>
          </w:p>
        </w:tc>
        <w:tc>
          <w:tcPr>
            <w:tcW w:w="1218" w:type="dxa"/>
            <w:shd w:val="clear" w:color="auto" w:fill="auto"/>
            <w:noWrap/>
            <w:vAlign w:val="bottom"/>
            <w:hideMark/>
            <w:tcPrChange w:id="400" w:author="Dave Bridges" w:date="2015-02-26T18:26:00Z">
              <w:tcPr>
                <w:tcW w:w="1134" w:type="dxa"/>
                <w:shd w:val="clear" w:color="auto" w:fill="auto"/>
                <w:noWrap/>
                <w:vAlign w:val="bottom"/>
                <w:hideMark/>
              </w:tcPr>
            </w:tcPrChange>
          </w:tcPr>
          <w:p w14:paraId="71E39BBB" w14:textId="0B803FEE" w:rsidR="00EF2587" w:rsidRPr="00041035" w:rsidRDefault="00EF2587" w:rsidP="00EF2587">
            <w:pPr>
              <w:jc w:val="center"/>
              <w:rPr>
                <w:ins w:id="401" w:author="Dave Bridges" w:date="2015-02-26T18:26:00Z"/>
                <w:rFonts w:ascii="Arial" w:eastAsia="Times New Roman" w:hAnsi="Arial" w:cs="Arial"/>
                <w:color w:val="000000"/>
              </w:rPr>
            </w:pPr>
            <w:ins w:id="402" w:author="Dave Bridges" w:date="2015-02-26T18:26:00Z">
              <w:r w:rsidRPr="00041035">
                <w:rPr>
                  <w:rFonts w:ascii="Arial" w:eastAsia="Times New Roman" w:hAnsi="Arial" w:cs="Arial"/>
                  <w:color w:val="000000"/>
                </w:rPr>
                <w:t>0.47</w:t>
              </w:r>
            </w:ins>
          </w:p>
        </w:tc>
      </w:tr>
      <w:tr w:rsidR="00EF2587" w:rsidRPr="00041035" w14:paraId="3F99DB50" w14:textId="77777777" w:rsidTr="00EF2587">
        <w:trPr>
          <w:trHeight w:val="285"/>
          <w:ins w:id="403" w:author="Dave Bridges" w:date="2015-02-26T18:26:00Z"/>
          <w:trPrChange w:id="404" w:author="Dave Bridges" w:date="2015-02-26T18:26:00Z">
            <w:trPr>
              <w:trHeight w:val="285"/>
            </w:trPr>
          </w:trPrChange>
        </w:trPr>
        <w:tc>
          <w:tcPr>
            <w:tcW w:w="3625" w:type="dxa"/>
            <w:shd w:val="clear" w:color="auto" w:fill="auto"/>
            <w:noWrap/>
            <w:vAlign w:val="bottom"/>
            <w:hideMark/>
            <w:tcPrChange w:id="405" w:author="Dave Bridges" w:date="2015-02-26T18:26:00Z">
              <w:tcPr>
                <w:tcW w:w="1598" w:type="dxa"/>
                <w:shd w:val="clear" w:color="auto" w:fill="auto"/>
                <w:noWrap/>
                <w:vAlign w:val="bottom"/>
                <w:hideMark/>
              </w:tcPr>
            </w:tcPrChange>
          </w:tcPr>
          <w:p w14:paraId="26FBB454" w14:textId="56E13D6A" w:rsidR="00EF2587" w:rsidRPr="00041035" w:rsidRDefault="00EF2587" w:rsidP="0054695A">
            <w:pPr>
              <w:jc w:val="center"/>
              <w:rPr>
                <w:ins w:id="406" w:author="Dave Bridges" w:date="2015-02-26T18:26:00Z"/>
                <w:rFonts w:ascii="Arial" w:eastAsia="Times New Roman" w:hAnsi="Arial" w:cs="Arial"/>
                <w:color w:val="000000"/>
              </w:rPr>
            </w:pPr>
            <w:ins w:id="407" w:author="Dave Bridges" w:date="2015-02-26T18:26:00Z">
              <w:r w:rsidRPr="00041035">
                <w:rPr>
                  <w:rFonts w:ascii="Arial" w:eastAsia="Times New Roman" w:hAnsi="Arial" w:cs="Arial"/>
                  <w:color w:val="000000"/>
                </w:rPr>
                <w:t>Weight</w:t>
              </w:r>
              <w:r>
                <w:rPr>
                  <w:rFonts w:ascii="Arial" w:eastAsia="Times New Roman" w:hAnsi="Arial" w:cs="Arial"/>
                  <w:color w:val="000000"/>
                </w:rPr>
                <w:t xml:space="preserve"> (kg)</w:t>
              </w:r>
            </w:ins>
          </w:p>
        </w:tc>
        <w:tc>
          <w:tcPr>
            <w:tcW w:w="1961" w:type="dxa"/>
            <w:shd w:val="clear" w:color="auto" w:fill="auto"/>
            <w:noWrap/>
            <w:vAlign w:val="bottom"/>
            <w:hideMark/>
            <w:tcPrChange w:id="408" w:author="Dave Bridges" w:date="2015-02-26T18:26:00Z">
              <w:tcPr>
                <w:tcW w:w="1961" w:type="dxa"/>
                <w:shd w:val="clear" w:color="auto" w:fill="auto"/>
                <w:noWrap/>
                <w:vAlign w:val="bottom"/>
                <w:hideMark/>
              </w:tcPr>
            </w:tcPrChange>
          </w:tcPr>
          <w:p w14:paraId="2141B782" w14:textId="77777777" w:rsidR="00EF2587" w:rsidRPr="00041035" w:rsidRDefault="00EF2587" w:rsidP="0054695A">
            <w:pPr>
              <w:jc w:val="center"/>
              <w:rPr>
                <w:ins w:id="409" w:author="Dave Bridges" w:date="2015-02-26T18:26:00Z"/>
                <w:rFonts w:ascii="Arial" w:eastAsia="Times New Roman" w:hAnsi="Arial" w:cs="Arial"/>
                <w:color w:val="000000"/>
              </w:rPr>
            </w:pPr>
            <w:ins w:id="410" w:author="Dave Bridges" w:date="2015-02-26T18:26:00Z">
              <w:r w:rsidRPr="00041035">
                <w:rPr>
                  <w:rFonts w:ascii="Arial" w:eastAsia="Times New Roman" w:hAnsi="Arial" w:cs="Arial"/>
                  <w:color w:val="000000"/>
                </w:rPr>
                <w:t>91</w:t>
              </w:r>
            </w:ins>
          </w:p>
        </w:tc>
        <w:tc>
          <w:tcPr>
            <w:tcW w:w="1843" w:type="dxa"/>
            <w:shd w:val="clear" w:color="auto" w:fill="auto"/>
            <w:noWrap/>
            <w:vAlign w:val="bottom"/>
            <w:hideMark/>
            <w:tcPrChange w:id="411" w:author="Dave Bridges" w:date="2015-02-26T18:26:00Z">
              <w:tcPr>
                <w:tcW w:w="1843" w:type="dxa"/>
                <w:shd w:val="clear" w:color="auto" w:fill="auto"/>
                <w:noWrap/>
                <w:vAlign w:val="bottom"/>
                <w:hideMark/>
              </w:tcPr>
            </w:tcPrChange>
          </w:tcPr>
          <w:p w14:paraId="7129CA85" w14:textId="44B242AA" w:rsidR="00EF2587" w:rsidRPr="00041035" w:rsidRDefault="00EF2587" w:rsidP="0054695A">
            <w:pPr>
              <w:jc w:val="center"/>
              <w:rPr>
                <w:ins w:id="412" w:author="Dave Bridges" w:date="2015-02-26T18:26:00Z"/>
                <w:rFonts w:ascii="Arial" w:eastAsia="Times New Roman" w:hAnsi="Arial" w:cs="Arial"/>
                <w:color w:val="000000"/>
              </w:rPr>
            </w:pPr>
            <w:ins w:id="413" w:author="Dave Bridges" w:date="2015-02-26T18:26:00Z">
              <w:r w:rsidRPr="00041035">
                <w:rPr>
                  <w:rFonts w:ascii="Arial" w:eastAsia="Times New Roman" w:hAnsi="Arial" w:cs="Arial"/>
                  <w:color w:val="000000"/>
                </w:rPr>
                <w:t>89</w:t>
              </w:r>
            </w:ins>
          </w:p>
        </w:tc>
        <w:tc>
          <w:tcPr>
            <w:tcW w:w="1218" w:type="dxa"/>
            <w:shd w:val="clear" w:color="auto" w:fill="auto"/>
            <w:noWrap/>
            <w:vAlign w:val="bottom"/>
            <w:hideMark/>
            <w:tcPrChange w:id="414" w:author="Dave Bridges" w:date="2015-02-26T18:26:00Z">
              <w:tcPr>
                <w:tcW w:w="1134" w:type="dxa"/>
                <w:shd w:val="clear" w:color="auto" w:fill="auto"/>
                <w:noWrap/>
                <w:vAlign w:val="bottom"/>
                <w:hideMark/>
              </w:tcPr>
            </w:tcPrChange>
          </w:tcPr>
          <w:p w14:paraId="6B4B376A" w14:textId="522145A8" w:rsidR="00EF2587" w:rsidRPr="00041035" w:rsidRDefault="00EF2587" w:rsidP="00EF2587">
            <w:pPr>
              <w:jc w:val="center"/>
              <w:rPr>
                <w:ins w:id="415" w:author="Dave Bridges" w:date="2015-02-26T18:26:00Z"/>
                <w:rFonts w:ascii="Arial" w:eastAsia="Times New Roman" w:hAnsi="Arial" w:cs="Arial"/>
                <w:color w:val="000000"/>
              </w:rPr>
            </w:pPr>
            <w:ins w:id="416" w:author="Dave Bridges" w:date="2015-02-26T18:26:00Z">
              <w:r w:rsidRPr="00041035">
                <w:rPr>
                  <w:rFonts w:ascii="Arial" w:eastAsia="Times New Roman" w:hAnsi="Arial" w:cs="Arial"/>
                  <w:color w:val="000000"/>
                </w:rPr>
                <w:t>0.89</w:t>
              </w:r>
            </w:ins>
          </w:p>
        </w:tc>
      </w:tr>
      <w:tr w:rsidR="00EF2587" w:rsidRPr="00041035" w14:paraId="1F2C58DD" w14:textId="77777777" w:rsidTr="00EF2587">
        <w:trPr>
          <w:trHeight w:val="285"/>
          <w:ins w:id="417" w:author="Dave Bridges" w:date="2015-02-26T18:26:00Z"/>
          <w:trPrChange w:id="418" w:author="Dave Bridges" w:date="2015-02-26T18:26:00Z">
            <w:trPr>
              <w:trHeight w:val="285"/>
            </w:trPr>
          </w:trPrChange>
        </w:trPr>
        <w:tc>
          <w:tcPr>
            <w:tcW w:w="3625" w:type="dxa"/>
            <w:shd w:val="clear" w:color="auto" w:fill="auto"/>
            <w:noWrap/>
            <w:vAlign w:val="bottom"/>
            <w:hideMark/>
            <w:tcPrChange w:id="419" w:author="Dave Bridges" w:date="2015-02-26T18:26:00Z">
              <w:tcPr>
                <w:tcW w:w="1598" w:type="dxa"/>
                <w:shd w:val="clear" w:color="auto" w:fill="auto"/>
                <w:noWrap/>
                <w:vAlign w:val="bottom"/>
                <w:hideMark/>
              </w:tcPr>
            </w:tcPrChange>
          </w:tcPr>
          <w:p w14:paraId="0C7F6501" w14:textId="77777777" w:rsidR="00EF2587" w:rsidRPr="00041035" w:rsidRDefault="00EF2587" w:rsidP="0054695A">
            <w:pPr>
              <w:jc w:val="center"/>
              <w:rPr>
                <w:ins w:id="420" w:author="Dave Bridges" w:date="2015-02-26T18:26:00Z"/>
                <w:rFonts w:ascii="Arial" w:eastAsia="Times New Roman" w:hAnsi="Arial" w:cs="Arial"/>
                <w:color w:val="000000"/>
              </w:rPr>
            </w:pPr>
            <w:ins w:id="421" w:author="Dave Bridges" w:date="2015-02-26T18:26:00Z">
              <w:r w:rsidRPr="00041035">
                <w:rPr>
                  <w:rFonts w:ascii="Arial" w:eastAsia="Times New Roman" w:hAnsi="Arial" w:cs="Arial"/>
                  <w:color w:val="000000"/>
                </w:rPr>
                <w:t>BMI</w:t>
              </w:r>
            </w:ins>
          </w:p>
        </w:tc>
        <w:tc>
          <w:tcPr>
            <w:tcW w:w="1961" w:type="dxa"/>
            <w:shd w:val="clear" w:color="auto" w:fill="auto"/>
            <w:noWrap/>
            <w:vAlign w:val="bottom"/>
            <w:hideMark/>
            <w:tcPrChange w:id="422" w:author="Dave Bridges" w:date="2015-02-26T18:26:00Z">
              <w:tcPr>
                <w:tcW w:w="1961" w:type="dxa"/>
                <w:shd w:val="clear" w:color="auto" w:fill="auto"/>
                <w:noWrap/>
                <w:vAlign w:val="bottom"/>
                <w:hideMark/>
              </w:tcPr>
            </w:tcPrChange>
          </w:tcPr>
          <w:p w14:paraId="0E52A225" w14:textId="351449AB" w:rsidR="00EF2587" w:rsidRPr="00041035" w:rsidRDefault="00EF2587" w:rsidP="0054695A">
            <w:pPr>
              <w:jc w:val="center"/>
              <w:rPr>
                <w:ins w:id="423" w:author="Dave Bridges" w:date="2015-02-26T18:26:00Z"/>
                <w:rFonts w:ascii="Arial" w:eastAsia="Times New Roman" w:hAnsi="Arial" w:cs="Arial"/>
                <w:color w:val="000000"/>
              </w:rPr>
            </w:pPr>
            <w:ins w:id="424" w:author="Dave Bridges" w:date="2015-02-26T18:26:00Z">
              <w:r w:rsidRPr="00041035">
                <w:rPr>
                  <w:rFonts w:ascii="Arial" w:eastAsia="Times New Roman" w:hAnsi="Arial" w:cs="Arial"/>
                  <w:color w:val="000000"/>
                </w:rPr>
                <w:t>33</w:t>
              </w:r>
            </w:ins>
          </w:p>
        </w:tc>
        <w:tc>
          <w:tcPr>
            <w:tcW w:w="1843" w:type="dxa"/>
            <w:shd w:val="clear" w:color="auto" w:fill="auto"/>
            <w:noWrap/>
            <w:vAlign w:val="bottom"/>
            <w:hideMark/>
            <w:tcPrChange w:id="425" w:author="Dave Bridges" w:date="2015-02-26T18:26:00Z">
              <w:tcPr>
                <w:tcW w:w="1843" w:type="dxa"/>
                <w:shd w:val="clear" w:color="auto" w:fill="auto"/>
                <w:noWrap/>
                <w:vAlign w:val="bottom"/>
                <w:hideMark/>
              </w:tcPr>
            </w:tcPrChange>
          </w:tcPr>
          <w:p w14:paraId="1323238F" w14:textId="41B44EF5" w:rsidR="00EF2587" w:rsidRPr="00041035" w:rsidRDefault="00EF2587" w:rsidP="0054695A">
            <w:pPr>
              <w:jc w:val="center"/>
              <w:rPr>
                <w:ins w:id="426" w:author="Dave Bridges" w:date="2015-02-26T18:26:00Z"/>
                <w:rFonts w:ascii="Arial" w:eastAsia="Times New Roman" w:hAnsi="Arial" w:cs="Arial"/>
                <w:color w:val="000000"/>
              </w:rPr>
            </w:pPr>
            <w:ins w:id="427" w:author="Dave Bridges" w:date="2015-02-26T18:26:00Z">
              <w:r w:rsidRPr="00041035">
                <w:rPr>
                  <w:rFonts w:ascii="Arial" w:eastAsia="Times New Roman" w:hAnsi="Arial" w:cs="Arial"/>
                  <w:color w:val="000000"/>
                </w:rPr>
                <w:t>30</w:t>
              </w:r>
            </w:ins>
          </w:p>
        </w:tc>
        <w:tc>
          <w:tcPr>
            <w:tcW w:w="1218" w:type="dxa"/>
            <w:shd w:val="clear" w:color="auto" w:fill="auto"/>
            <w:noWrap/>
            <w:vAlign w:val="bottom"/>
            <w:hideMark/>
            <w:tcPrChange w:id="428" w:author="Dave Bridges" w:date="2015-02-26T18:26:00Z">
              <w:tcPr>
                <w:tcW w:w="1134" w:type="dxa"/>
                <w:shd w:val="clear" w:color="auto" w:fill="auto"/>
                <w:noWrap/>
                <w:vAlign w:val="bottom"/>
                <w:hideMark/>
              </w:tcPr>
            </w:tcPrChange>
          </w:tcPr>
          <w:p w14:paraId="4617EEAE" w14:textId="2545C86D" w:rsidR="00EF2587" w:rsidRPr="00041035" w:rsidRDefault="00EF2587" w:rsidP="00EF2587">
            <w:pPr>
              <w:jc w:val="center"/>
              <w:rPr>
                <w:ins w:id="429" w:author="Dave Bridges" w:date="2015-02-26T18:26:00Z"/>
                <w:rFonts w:ascii="Arial" w:eastAsia="Times New Roman" w:hAnsi="Arial" w:cs="Arial"/>
                <w:color w:val="000000"/>
              </w:rPr>
            </w:pPr>
            <w:ins w:id="430" w:author="Dave Bridges" w:date="2015-02-26T18:26:00Z">
              <w:r w:rsidRPr="00041035">
                <w:rPr>
                  <w:rFonts w:ascii="Arial" w:eastAsia="Times New Roman" w:hAnsi="Arial" w:cs="Arial"/>
                  <w:color w:val="000000"/>
                </w:rPr>
                <w:t>0.5</w:t>
              </w:r>
            </w:ins>
            <w:ins w:id="431" w:author="Dave Bridges" w:date="2015-02-26T18:27:00Z">
              <w:r>
                <w:rPr>
                  <w:rFonts w:ascii="Arial" w:eastAsia="Times New Roman" w:hAnsi="Arial" w:cs="Arial"/>
                  <w:color w:val="000000"/>
                </w:rPr>
                <w:t>2</w:t>
              </w:r>
            </w:ins>
          </w:p>
        </w:tc>
      </w:tr>
      <w:tr w:rsidR="00EF2587" w:rsidRPr="00041035" w14:paraId="7BB3A8C3" w14:textId="77777777" w:rsidTr="00EF2587">
        <w:trPr>
          <w:trHeight w:val="285"/>
          <w:ins w:id="432" w:author="Dave Bridges" w:date="2015-02-26T18:26:00Z"/>
          <w:trPrChange w:id="433" w:author="Dave Bridges" w:date="2015-02-26T18:26:00Z">
            <w:trPr>
              <w:trHeight w:val="285"/>
            </w:trPr>
          </w:trPrChange>
        </w:trPr>
        <w:tc>
          <w:tcPr>
            <w:tcW w:w="3625" w:type="dxa"/>
            <w:shd w:val="clear" w:color="auto" w:fill="auto"/>
            <w:noWrap/>
            <w:vAlign w:val="bottom"/>
            <w:hideMark/>
            <w:tcPrChange w:id="434" w:author="Dave Bridges" w:date="2015-02-26T18:26:00Z">
              <w:tcPr>
                <w:tcW w:w="1598" w:type="dxa"/>
                <w:shd w:val="clear" w:color="auto" w:fill="auto"/>
                <w:noWrap/>
                <w:vAlign w:val="bottom"/>
                <w:hideMark/>
              </w:tcPr>
            </w:tcPrChange>
          </w:tcPr>
          <w:p w14:paraId="0359CCFD" w14:textId="7C3DFAAF" w:rsidR="00EF2587" w:rsidRPr="00041035" w:rsidRDefault="00EF2587" w:rsidP="0054695A">
            <w:pPr>
              <w:jc w:val="center"/>
              <w:rPr>
                <w:ins w:id="435" w:author="Dave Bridges" w:date="2015-02-26T18:26:00Z"/>
                <w:rFonts w:ascii="Arial" w:eastAsia="Times New Roman" w:hAnsi="Arial" w:cs="Arial"/>
                <w:color w:val="000000"/>
              </w:rPr>
            </w:pPr>
            <w:ins w:id="436" w:author="Dave Bridges" w:date="2015-02-26T18:26:00Z">
              <w:r>
                <w:rPr>
                  <w:rFonts w:ascii="Arial" w:eastAsia="Times New Roman" w:hAnsi="Arial" w:cs="Arial"/>
                  <w:color w:val="000000"/>
                </w:rPr>
                <w:t>A</w:t>
              </w:r>
              <w:r w:rsidRPr="00041035">
                <w:rPr>
                  <w:rFonts w:ascii="Arial" w:eastAsia="Times New Roman" w:hAnsi="Arial" w:cs="Arial"/>
                  <w:color w:val="000000"/>
                </w:rPr>
                <w:t>bdominal circumference (cm)</w:t>
              </w:r>
            </w:ins>
          </w:p>
        </w:tc>
        <w:tc>
          <w:tcPr>
            <w:tcW w:w="1961" w:type="dxa"/>
            <w:shd w:val="clear" w:color="auto" w:fill="auto"/>
            <w:noWrap/>
            <w:vAlign w:val="bottom"/>
            <w:hideMark/>
            <w:tcPrChange w:id="437" w:author="Dave Bridges" w:date="2015-02-26T18:26:00Z">
              <w:tcPr>
                <w:tcW w:w="1961" w:type="dxa"/>
                <w:shd w:val="clear" w:color="auto" w:fill="auto"/>
                <w:noWrap/>
                <w:vAlign w:val="bottom"/>
                <w:hideMark/>
              </w:tcPr>
            </w:tcPrChange>
          </w:tcPr>
          <w:p w14:paraId="2719A9F4" w14:textId="77777777" w:rsidR="00EF2587" w:rsidRPr="00041035" w:rsidRDefault="00EF2587" w:rsidP="0054695A">
            <w:pPr>
              <w:jc w:val="center"/>
              <w:rPr>
                <w:ins w:id="438" w:author="Dave Bridges" w:date="2015-02-26T18:26:00Z"/>
                <w:rFonts w:ascii="Arial" w:eastAsia="Times New Roman" w:hAnsi="Arial" w:cs="Arial"/>
                <w:color w:val="000000"/>
              </w:rPr>
            </w:pPr>
            <w:ins w:id="439" w:author="Dave Bridges" w:date="2015-02-26T18:26:00Z">
              <w:r w:rsidRPr="00041035">
                <w:rPr>
                  <w:rFonts w:ascii="Arial" w:eastAsia="Times New Roman" w:hAnsi="Arial" w:cs="Arial"/>
                  <w:color w:val="000000"/>
                </w:rPr>
                <w:t>112.4</w:t>
              </w:r>
            </w:ins>
          </w:p>
        </w:tc>
        <w:tc>
          <w:tcPr>
            <w:tcW w:w="1843" w:type="dxa"/>
            <w:shd w:val="clear" w:color="auto" w:fill="auto"/>
            <w:noWrap/>
            <w:vAlign w:val="bottom"/>
            <w:hideMark/>
            <w:tcPrChange w:id="440" w:author="Dave Bridges" w:date="2015-02-26T18:26:00Z">
              <w:tcPr>
                <w:tcW w:w="1843" w:type="dxa"/>
                <w:shd w:val="clear" w:color="auto" w:fill="auto"/>
                <w:noWrap/>
                <w:vAlign w:val="bottom"/>
                <w:hideMark/>
              </w:tcPr>
            </w:tcPrChange>
          </w:tcPr>
          <w:p w14:paraId="1E99B748" w14:textId="77777777" w:rsidR="00EF2587" w:rsidRPr="00041035" w:rsidRDefault="00EF2587" w:rsidP="0054695A">
            <w:pPr>
              <w:jc w:val="center"/>
              <w:rPr>
                <w:ins w:id="441" w:author="Dave Bridges" w:date="2015-02-26T18:26:00Z"/>
                <w:rFonts w:ascii="Arial" w:eastAsia="Times New Roman" w:hAnsi="Arial" w:cs="Arial"/>
                <w:color w:val="000000"/>
              </w:rPr>
            </w:pPr>
            <w:ins w:id="442" w:author="Dave Bridges" w:date="2015-02-26T18:26:00Z">
              <w:r w:rsidRPr="00041035">
                <w:rPr>
                  <w:rFonts w:ascii="Arial" w:eastAsia="Times New Roman" w:hAnsi="Arial" w:cs="Arial"/>
                  <w:color w:val="000000"/>
                </w:rPr>
                <w:t>100.65</w:t>
              </w:r>
            </w:ins>
          </w:p>
        </w:tc>
        <w:tc>
          <w:tcPr>
            <w:tcW w:w="1218" w:type="dxa"/>
            <w:shd w:val="clear" w:color="auto" w:fill="auto"/>
            <w:noWrap/>
            <w:vAlign w:val="bottom"/>
            <w:hideMark/>
            <w:tcPrChange w:id="443" w:author="Dave Bridges" w:date="2015-02-26T18:26:00Z">
              <w:tcPr>
                <w:tcW w:w="1134" w:type="dxa"/>
                <w:shd w:val="clear" w:color="auto" w:fill="auto"/>
                <w:noWrap/>
                <w:vAlign w:val="bottom"/>
                <w:hideMark/>
              </w:tcPr>
            </w:tcPrChange>
          </w:tcPr>
          <w:p w14:paraId="0A18FD22" w14:textId="0126BD11" w:rsidR="00EF2587" w:rsidRPr="00041035" w:rsidRDefault="00EF2587" w:rsidP="00EF2587">
            <w:pPr>
              <w:jc w:val="center"/>
              <w:rPr>
                <w:ins w:id="444" w:author="Dave Bridges" w:date="2015-02-26T18:26:00Z"/>
                <w:rFonts w:ascii="Arial" w:eastAsia="Times New Roman" w:hAnsi="Arial" w:cs="Arial"/>
                <w:color w:val="000000"/>
              </w:rPr>
            </w:pPr>
            <w:ins w:id="445" w:author="Dave Bridges" w:date="2015-02-26T18:26:00Z">
              <w:r w:rsidRPr="00041035">
                <w:rPr>
                  <w:rFonts w:ascii="Arial" w:eastAsia="Times New Roman" w:hAnsi="Arial" w:cs="Arial"/>
                  <w:color w:val="000000"/>
                </w:rPr>
                <w:t>0.16</w:t>
              </w:r>
            </w:ins>
          </w:p>
        </w:tc>
      </w:tr>
      <w:tr w:rsidR="00EF2587" w:rsidRPr="00041035" w14:paraId="129A498A" w14:textId="77777777" w:rsidTr="00EF2587">
        <w:trPr>
          <w:trHeight w:val="285"/>
          <w:ins w:id="446" w:author="Dave Bridges" w:date="2015-02-26T18:26:00Z"/>
          <w:trPrChange w:id="447" w:author="Dave Bridges" w:date="2015-02-26T18:26:00Z">
            <w:trPr>
              <w:trHeight w:val="285"/>
            </w:trPr>
          </w:trPrChange>
        </w:trPr>
        <w:tc>
          <w:tcPr>
            <w:tcW w:w="3625" w:type="dxa"/>
            <w:shd w:val="clear" w:color="auto" w:fill="auto"/>
            <w:noWrap/>
            <w:vAlign w:val="bottom"/>
            <w:hideMark/>
            <w:tcPrChange w:id="448" w:author="Dave Bridges" w:date="2015-02-26T18:26:00Z">
              <w:tcPr>
                <w:tcW w:w="1598" w:type="dxa"/>
                <w:shd w:val="clear" w:color="auto" w:fill="auto"/>
                <w:noWrap/>
                <w:vAlign w:val="bottom"/>
                <w:hideMark/>
              </w:tcPr>
            </w:tcPrChange>
          </w:tcPr>
          <w:p w14:paraId="365E2F83" w14:textId="211B4C06" w:rsidR="00EF2587" w:rsidRPr="00041035" w:rsidRDefault="00EF2587" w:rsidP="0054695A">
            <w:pPr>
              <w:jc w:val="center"/>
              <w:rPr>
                <w:ins w:id="449" w:author="Dave Bridges" w:date="2015-02-26T18:26:00Z"/>
                <w:rFonts w:ascii="Arial" w:eastAsia="Times New Roman" w:hAnsi="Arial" w:cs="Arial"/>
                <w:color w:val="000000"/>
              </w:rPr>
            </w:pPr>
            <w:ins w:id="450" w:author="Dave Bridges" w:date="2015-02-26T18:26:00Z">
              <w:r>
                <w:rPr>
                  <w:rFonts w:ascii="Arial" w:eastAsia="Times New Roman" w:hAnsi="Arial" w:cs="Arial"/>
                  <w:color w:val="000000"/>
                </w:rPr>
                <w:t>T</w:t>
              </w:r>
              <w:r w:rsidRPr="00041035">
                <w:rPr>
                  <w:rFonts w:ascii="Arial" w:eastAsia="Times New Roman" w:hAnsi="Arial" w:cs="Arial"/>
                  <w:color w:val="000000"/>
                </w:rPr>
                <w:t>umor size</w:t>
              </w:r>
              <w:r>
                <w:rPr>
                  <w:rFonts w:ascii="Arial" w:eastAsia="Times New Roman" w:hAnsi="Arial" w:cs="Arial"/>
                  <w:color w:val="000000"/>
                </w:rPr>
                <w:t xml:space="preserve"> (mm)</w:t>
              </w:r>
            </w:ins>
          </w:p>
        </w:tc>
        <w:tc>
          <w:tcPr>
            <w:tcW w:w="1961" w:type="dxa"/>
            <w:shd w:val="clear" w:color="auto" w:fill="auto"/>
            <w:noWrap/>
            <w:vAlign w:val="bottom"/>
            <w:hideMark/>
            <w:tcPrChange w:id="451" w:author="Dave Bridges" w:date="2015-02-26T18:26:00Z">
              <w:tcPr>
                <w:tcW w:w="1961" w:type="dxa"/>
                <w:shd w:val="clear" w:color="auto" w:fill="auto"/>
                <w:noWrap/>
                <w:vAlign w:val="bottom"/>
                <w:hideMark/>
              </w:tcPr>
            </w:tcPrChange>
          </w:tcPr>
          <w:p w14:paraId="56517301" w14:textId="77777777" w:rsidR="00EF2587" w:rsidRPr="00041035" w:rsidRDefault="00EF2587" w:rsidP="0054695A">
            <w:pPr>
              <w:jc w:val="center"/>
              <w:rPr>
                <w:ins w:id="452" w:author="Dave Bridges" w:date="2015-02-26T18:26:00Z"/>
                <w:rFonts w:ascii="Arial" w:eastAsia="Times New Roman" w:hAnsi="Arial" w:cs="Arial"/>
                <w:color w:val="000000"/>
              </w:rPr>
            </w:pPr>
            <w:ins w:id="453" w:author="Dave Bridges" w:date="2015-02-26T18:26:00Z">
              <w:r w:rsidRPr="00041035">
                <w:rPr>
                  <w:rFonts w:ascii="Arial" w:eastAsia="Times New Roman" w:hAnsi="Arial" w:cs="Arial"/>
                  <w:color w:val="000000"/>
                </w:rPr>
                <w:t>0.95</w:t>
              </w:r>
            </w:ins>
          </w:p>
        </w:tc>
        <w:tc>
          <w:tcPr>
            <w:tcW w:w="1843" w:type="dxa"/>
            <w:shd w:val="clear" w:color="auto" w:fill="auto"/>
            <w:noWrap/>
            <w:vAlign w:val="bottom"/>
            <w:hideMark/>
            <w:tcPrChange w:id="454" w:author="Dave Bridges" w:date="2015-02-26T18:26:00Z">
              <w:tcPr>
                <w:tcW w:w="1843" w:type="dxa"/>
                <w:shd w:val="clear" w:color="auto" w:fill="auto"/>
                <w:noWrap/>
                <w:vAlign w:val="bottom"/>
                <w:hideMark/>
              </w:tcPr>
            </w:tcPrChange>
          </w:tcPr>
          <w:p w14:paraId="0DB5D2F8" w14:textId="77777777" w:rsidR="00EF2587" w:rsidRPr="00041035" w:rsidRDefault="00EF2587" w:rsidP="0054695A">
            <w:pPr>
              <w:jc w:val="center"/>
              <w:rPr>
                <w:ins w:id="455" w:author="Dave Bridges" w:date="2015-02-26T18:26:00Z"/>
                <w:rFonts w:ascii="Arial" w:eastAsia="Times New Roman" w:hAnsi="Arial" w:cs="Arial"/>
                <w:color w:val="000000"/>
              </w:rPr>
            </w:pPr>
            <w:ins w:id="456" w:author="Dave Bridges" w:date="2015-02-26T18:26:00Z">
              <w:r w:rsidRPr="00041035">
                <w:rPr>
                  <w:rFonts w:ascii="Arial" w:eastAsia="Times New Roman" w:hAnsi="Arial" w:cs="Arial"/>
                  <w:color w:val="000000"/>
                </w:rPr>
                <w:t>1.955556</w:t>
              </w:r>
            </w:ins>
          </w:p>
        </w:tc>
        <w:tc>
          <w:tcPr>
            <w:tcW w:w="1218" w:type="dxa"/>
            <w:shd w:val="clear" w:color="auto" w:fill="auto"/>
            <w:noWrap/>
            <w:vAlign w:val="bottom"/>
            <w:hideMark/>
            <w:tcPrChange w:id="457" w:author="Dave Bridges" w:date="2015-02-26T18:26:00Z">
              <w:tcPr>
                <w:tcW w:w="1134" w:type="dxa"/>
                <w:shd w:val="clear" w:color="auto" w:fill="auto"/>
                <w:noWrap/>
                <w:vAlign w:val="bottom"/>
                <w:hideMark/>
              </w:tcPr>
            </w:tcPrChange>
          </w:tcPr>
          <w:p w14:paraId="136B3343" w14:textId="77777777" w:rsidR="00EF2587" w:rsidRPr="00041035" w:rsidRDefault="00EF2587" w:rsidP="0054695A">
            <w:pPr>
              <w:jc w:val="center"/>
              <w:rPr>
                <w:ins w:id="458" w:author="Dave Bridges" w:date="2015-02-26T18:26:00Z"/>
                <w:rFonts w:ascii="Arial" w:eastAsia="Times New Roman" w:hAnsi="Arial" w:cs="Arial"/>
                <w:color w:val="000000"/>
              </w:rPr>
            </w:pPr>
            <w:ins w:id="459" w:author="Dave Bridges" w:date="2015-02-26T18:26:00Z">
              <w:r w:rsidRPr="00041035">
                <w:rPr>
                  <w:rFonts w:ascii="Arial" w:eastAsia="Times New Roman" w:hAnsi="Arial" w:cs="Arial"/>
                  <w:color w:val="000000"/>
                </w:rPr>
                <w:t>0.01</w:t>
              </w:r>
            </w:ins>
          </w:p>
        </w:tc>
      </w:tr>
      <w:tr w:rsidR="00EF2587" w:rsidRPr="00041035" w14:paraId="08EF9D9A" w14:textId="77777777" w:rsidTr="00EF2587">
        <w:trPr>
          <w:trHeight w:val="285"/>
          <w:ins w:id="460" w:author="Dave Bridges" w:date="2015-02-26T18:26:00Z"/>
          <w:trPrChange w:id="461" w:author="Dave Bridges" w:date="2015-02-26T18:26:00Z">
            <w:trPr>
              <w:trHeight w:val="285"/>
            </w:trPr>
          </w:trPrChange>
        </w:trPr>
        <w:tc>
          <w:tcPr>
            <w:tcW w:w="3625" w:type="dxa"/>
            <w:shd w:val="clear" w:color="auto" w:fill="auto"/>
            <w:noWrap/>
            <w:vAlign w:val="bottom"/>
            <w:hideMark/>
            <w:tcPrChange w:id="462" w:author="Dave Bridges" w:date="2015-02-26T18:26:00Z">
              <w:tcPr>
                <w:tcW w:w="1598" w:type="dxa"/>
                <w:shd w:val="clear" w:color="auto" w:fill="auto"/>
                <w:noWrap/>
                <w:vAlign w:val="bottom"/>
                <w:hideMark/>
              </w:tcPr>
            </w:tcPrChange>
          </w:tcPr>
          <w:p w14:paraId="4403EF73" w14:textId="69AFAA1C" w:rsidR="00EF2587" w:rsidRPr="00041035" w:rsidRDefault="00EF2587" w:rsidP="0054695A">
            <w:pPr>
              <w:jc w:val="center"/>
              <w:rPr>
                <w:ins w:id="463" w:author="Dave Bridges" w:date="2015-02-26T18:26:00Z"/>
                <w:rFonts w:ascii="Arial" w:eastAsia="Times New Roman" w:hAnsi="Arial" w:cs="Arial"/>
                <w:color w:val="000000"/>
              </w:rPr>
            </w:pPr>
            <w:ins w:id="464" w:author="Dave Bridges" w:date="2015-02-26T18:26:00Z">
              <w:r w:rsidRPr="00041035">
                <w:rPr>
                  <w:rFonts w:ascii="Arial" w:eastAsia="Times New Roman" w:hAnsi="Arial" w:cs="Arial"/>
                  <w:color w:val="000000"/>
                </w:rPr>
                <w:t>Age</w:t>
              </w:r>
              <w:r>
                <w:rPr>
                  <w:rFonts w:ascii="Arial" w:eastAsia="Times New Roman" w:hAnsi="Arial" w:cs="Arial"/>
                  <w:color w:val="000000"/>
                </w:rPr>
                <w:t xml:space="preserve"> (years)</w:t>
              </w:r>
            </w:ins>
          </w:p>
        </w:tc>
        <w:tc>
          <w:tcPr>
            <w:tcW w:w="1961" w:type="dxa"/>
            <w:shd w:val="clear" w:color="auto" w:fill="auto"/>
            <w:noWrap/>
            <w:vAlign w:val="bottom"/>
            <w:hideMark/>
            <w:tcPrChange w:id="465" w:author="Dave Bridges" w:date="2015-02-26T18:26:00Z">
              <w:tcPr>
                <w:tcW w:w="1961" w:type="dxa"/>
                <w:shd w:val="clear" w:color="auto" w:fill="auto"/>
                <w:noWrap/>
                <w:vAlign w:val="bottom"/>
                <w:hideMark/>
              </w:tcPr>
            </w:tcPrChange>
          </w:tcPr>
          <w:p w14:paraId="6605F115" w14:textId="77777777" w:rsidR="00EF2587" w:rsidRPr="00041035" w:rsidRDefault="00EF2587" w:rsidP="0054695A">
            <w:pPr>
              <w:jc w:val="center"/>
              <w:rPr>
                <w:ins w:id="466" w:author="Dave Bridges" w:date="2015-02-26T18:26:00Z"/>
                <w:rFonts w:ascii="Arial" w:eastAsia="Times New Roman" w:hAnsi="Arial" w:cs="Arial"/>
                <w:color w:val="000000"/>
              </w:rPr>
            </w:pPr>
            <w:ins w:id="467" w:author="Dave Bridges" w:date="2015-02-26T18:26:00Z">
              <w:r w:rsidRPr="00041035">
                <w:rPr>
                  <w:rFonts w:ascii="Arial" w:eastAsia="Times New Roman" w:hAnsi="Arial" w:cs="Arial"/>
                  <w:color w:val="000000"/>
                </w:rPr>
                <w:t>39.8</w:t>
              </w:r>
            </w:ins>
          </w:p>
        </w:tc>
        <w:tc>
          <w:tcPr>
            <w:tcW w:w="1843" w:type="dxa"/>
            <w:shd w:val="clear" w:color="auto" w:fill="auto"/>
            <w:noWrap/>
            <w:vAlign w:val="bottom"/>
            <w:hideMark/>
            <w:tcPrChange w:id="468" w:author="Dave Bridges" w:date="2015-02-26T18:26:00Z">
              <w:tcPr>
                <w:tcW w:w="1843" w:type="dxa"/>
                <w:shd w:val="clear" w:color="auto" w:fill="auto"/>
                <w:noWrap/>
                <w:vAlign w:val="bottom"/>
                <w:hideMark/>
              </w:tcPr>
            </w:tcPrChange>
          </w:tcPr>
          <w:p w14:paraId="0CFE9876" w14:textId="77777777" w:rsidR="00EF2587" w:rsidRPr="00041035" w:rsidRDefault="00EF2587" w:rsidP="0054695A">
            <w:pPr>
              <w:jc w:val="center"/>
              <w:rPr>
                <w:ins w:id="469" w:author="Dave Bridges" w:date="2015-02-26T18:26:00Z"/>
                <w:rFonts w:ascii="Arial" w:eastAsia="Times New Roman" w:hAnsi="Arial" w:cs="Arial"/>
                <w:color w:val="000000"/>
              </w:rPr>
            </w:pPr>
            <w:ins w:id="470" w:author="Dave Bridges" w:date="2015-02-26T18:26:00Z">
              <w:r w:rsidRPr="00041035">
                <w:rPr>
                  <w:rFonts w:ascii="Arial" w:eastAsia="Times New Roman" w:hAnsi="Arial" w:cs="Arial"/>
                  <w:color w:val="000000"/>
                </w:rPr>
                <w:t>63.36364</w:t>
              </w:r>
            </w:ins>
          </w:p>
        </w:tc>
        <w:tc>
          <w:tcPr>
            <w:tcW w:w="1218" w:type="dxa"/>
            <w:shd w:val="clear" w:color="auto" w:fill="auto"/>
            <w:noWrap/>
            <w:vAlign w:val="bottom"/>
            <w:hideMark/>
            <w:tcPrChange w:id="471" w:author="Dave Bridges" w:date="2015-02-26T18:26:00Z">
              <w:tcPr>
                <w:tcW w:w="1134" w:type="dxa"/>
                <w:shd w:val="clear" w:color="auto" w:fill="auto"/>
                <w:noWrap/>
                <w:vAlign w:val="bottom"/>
                <w:hideMark/>
              </w:tcPr>
            </w:tcPrChange>
          </w:tcPr>
          <w:p w14:paraId="1E2B9493" w14:textId="77777777" w:rsidR="00EF2587" w:rsidRPr="00041035" w:rsidRDefault="00EF2587" w:rsidP="0054695A">
            <w:pPr>
              <w:jc w:val="center"/>
              <w:rPr>
                <w:ins w:id="472" w:author="Dave Bridges" w:date="2015-02-26T18:26:00Z"/>
                <w:rFonts w:ascii="Arial" w:eastAsia="Times New Roman" w:hAnsi="Arial" w:cs="Arial"/>
                <w:color w:val="000000"/>
              </w:rPr>
            </w:pPr>
            <w:ins w:id="473" w:author="Dave Bridges" w:date="2015-02-26T18:26:00Z">
              <w:r w:rsidRPr="00041035">
                <w:rPr>
                  <w:rFonts w:ascii="Arial" w:eastAsia="Times New Roman" w:hAnsi="Arial" w:cs="Arial"/>
                  <w:color w:val="000000"/>
                </w:rPr>
                <w:t>0.0003</w:t>
              </w:r>
            </w:ins>
          </w:p>
        </w:tc>
      </w:tr>
    </w:tbl>
    <w:p w14:paraId="5A2B65BA" w14:textId="77777777" w:rsidR="00B940A5" w:rsidRDefault="00B940A5" w:rsidP="00B940A5">
      <w:pPr>
        <w:rPr>
          <w:ins w:id="474" w:author="Dave Bridges" w:date="2015-02-26T18:26:00Z"/>
        </w:rPr>
      </w:pPr>
    </w:p>
    <w:p w14:paraId="5041E85A" w14:textId="77777777" w:rsidR="00EF2587" w:rsidRDefault="00EF2587" w:rsidP="00B940A5"/>
    <w:p w14:paraId="1E8449C3" w14:textId="77777777" w:rsidR="0054695A" w:rsidRDefault="0054695A">
      <w:pPr>
        <w:rPr>
          <w:ins w:id="475" w:author="Dave Bridges" w:date="2015-02-26T18:27:00Z"/>
          <w:b/>
        </w:rPr>
      </w:pPr>
      <w:ins w:id="476" w:author="Dave Bridges" w:date="2015-02-26T18:27:00Z">
        <w:r>
          <w:rPr>
            <w:b/>
          </w:rPr>
          <w:br w:type="page"/>
        </w:r>
      </w:ins>
    </w:p>
    <w:p w14:paraId="4DEA6E3B" w14:textId="01F7E7CD" w:rsidR="00B940A5" w:rsidRDefault="00B940A5" w:rsidP="00B940A5">
      <w:r w:rsidRPr="00793E93">
        <w:rPr>
          <w:b/>
        </w:rPr>
        <w:lastRenderedPageBreak/>
        <w:t xml:space="preserve">Table </w:t>
      </w:r>
      <w:ins w:id="477" w:author="Dave Bridges" w:date="2015-02-26T18:25:00Z">
        <w:r w:rsidR="00EF2587">
          <w:rPr>
            <w:b/>
          </w:rPr>
          <w:t>3</w:t>
        </w:r>
      </w:ins>
      <w:del w:id="478" w:author="Dave Bridges" w:date="2015-02-26T18:25:00Z">
        <w:r w:rsidRPr="00793E93" w:rsidDel="00EF2587">
          <w:rPr>
            <w:b/>
          </w:rPr>
          <w:delText>2</w:delText>
        </w:r>
      </w:del>
      <w:r w:rsidRPr="00793E93">
        <w:rPr>
          <w:b/>
        </w:rPr>
        <w:t>: Summarized gene set enrichment analysis of pathways.</w:t>
      </w:r>
      <w:r>
        <w:t xml:space="preserve">  Size is the total size of the KEGG category, NES is the normalized enrichment score, NOM p-value is the raw p-value and FDR q-value is corrected for multiple observations.  </w:t>
      </w:r>
      <w:proofErr w:type="gramStart"/>
      <w:r>
        <w:t>Gene details lists</w:t>
      </w:r>
      <w:proofErr w:type="gramEnd"/>
      <w:r>
        <w:t xml:space="preserve"> the specific genes which led to the enrichment of this category in our data.  A negative enrichment score indicates down-regulation of the category in Cushing's disease.  For a complete list see Supplementary Tables 2-5.</w:t>
      </w:r>
    </w:p>
    <w:p w14:paraId="7724E4FE" w14:textId="15A41AC4" w:rsidR="00793E93" w:rsidRDefault="00793E93">
      <w:r>
        <w:br w:type="page"/>
      </w:r>
    </w:p>
    <w:p w14:paraId="2EC7FC44" w14:textId="77777777" w:rsidR="002025A3" w:rsidRDefault="002025A3" w:rsidP="00F0643F">
      <w:pPr>
        <w:pStyle w:val="Heading1"/>
      </w:pPr>
      <w:r>
        <w:lastRenderedPageBreak/>
        <w:t>Supplementary Data</w:t>
      </w:r>
    </w:p>
    <w:p w14:paraId="49257D11" w14:textId="77777777" w:rsidR="002025A3" w:rsidRDefault="002025A3" w:rsidP="002025A3">
      <w:r>
        <w:t>Supplementary Table 1: Expression changes between control and Cushing's disease subjects.  Calculated expression, and expression changes for each gene are shown along with raw, and adjusted p-values and the fold change.</w:t>
      </w:r>
    </w:p>
    <w:p w14:paraId="6A0A69AA" w14:textId="77777777" w:rsidR="00D91A97" w:rsidRDefault="00D91A97" w:rsidP="002025A3"/>
    <w:p w14:paraId="3E3BD024" w14:textId="13E67BB3" w:rsidR="002025A3" w:rsidRDefault="009A7B5D" w:rsidP="002025A3">
      <w:r>
        <w:t>Supplementary Table 2</w:t>
      </w:r>
      <w:r w:rsidR="002025A3">
        <w:t xml:space="preserve">: Gene set enrichment analysis of gene ontology </w:t>
      </w:r>
      <w:r w:rsidR="00D91A97">
        <w:t xml:space="preserve">and KEGG </w:t>
      </w:r>
      <w:r w:rsidR="002025A3">
        <w:t xml:space="preserve">enrichment categories.  Size is the total size of the GO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7E99F15B" w14:textId="77777777" w:rsidR="00D91A97" w:rsidRDefault="00D91A97" w:rsidP="002025A3"/>
    <w:p w14:paraId="17ACBC30" w14:textId="418B3113" w:rsidR="002025A3" w:rsidRDefault="00D91A97" w:rsidP="002025A3">
      <w:r>
        <w:t>Supplementary Table 3</w:t>
      </w:r>
      <w:r w:rsidR="002025A3">
        <w:t xml:space="preserve">: Gene set enrichment analysis of transcription factor and </w:t>
      </w:r>
      <w:proofErr w:type="spellStart"/>
      <w:r w:rsidR="002025A3">
        <w:t>miRNA</w:t>
      </w:r>
      <w:proofErr w:type="spellEnd"/>
      <w:r w:rsidR="002025A3">
        <w:t xml:space="preserve"> pathways.  These categories indicate that target genes regulated by these factors are altered in Cushing's disease white adipose tissue.  Size is the total size of the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58BC3F60" w14:textId="77777777" w:rsidR="002025A3" w:rsidRDefault="002025A3" w:rsidP="002025A3"/>
    <w:p w14:paraId="48D819B8" w14:textId="77777777" w:rsidR="002025A3" w:rsidRDefault="002025A3" w:rsidP="002025A3"/>
    <w:p w14:paraId="0DB2F166" w14:textId="77777777" w:rsidR="00B73856" w:rsidRDefault="00B73856"/>
    <w:sectPr w:rsidR="00B73856" w:rsidSect="00A34EF3">
      <w:headerReference w:type="default" r:id="rId11"/>
      <w:footerReference w:type="default" r:id="rId12"/>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2-22T15:11:00Z" w:initials="DB">
    <w:p w14:paraId="4BAC4F36" w14:textId="77777777" w:rsidR="00FD6522" w:rsidRDefault="00FD6522">
      <w:pPr>
        <w:pStyle w:val="CommentText"/>
      </w:pPr>
      <w:r>
        <w:rPr>
          <w:rStyle w:val="CommentReference"/>
        </w:rPr>
        <w:annotationRef/>
      </w:r>
      <w:r>
        <w:t>Fill this in at the end</w:t>
      </w:r>
    </w:p>
  </w:comment>
  <w:comment w:id="55" w:author="Dave Bridges" w:date="2015-02-22T17:03:00Z" w:initials="DB">
    <w:p w14:paraId="76AB651C" w14:textId="0CDE832A" w:rsidR="00FD6522" w:rsidRDefault="00FD6522">
      <w:pPr>
        <w:pStyle w:val="CommentText"/>
      </w:pPr>
      <w:r>
        <w:rPr>
          <w:rStyle w:val="CommentReference"/>
        </w:rPr>
        <w:annotationRef/>
      </w:r>
      <w:proofErr w:type="spellStart"/>
      <w:r>
        <w:t>Quynh</w:t>
      </w:r>
      <w:proofErr w:type="spellEnd"/>
      <w:r>
        <w:t xml:space="preserve"> which version of </w:t>
      </w:r>
      <w:proofErr w:type="spellStart"/>
      <w:r>
        <w:t>MiSigDB</w:t>
      </w:r>
      <w:proofErr w:type="spellEnd"/>
      <w:r>
        <w:t xml:space="preserve"> was used here.</w:t>
      </w:r>
    </w:p>
  </w:comment>
  <w:comment w:id="56" w:author="Dave Bridges" w:date="2015-02-22T16:57:00Z" w:initials="DB">
    <w:p w14:paraId="7B1B1780" w14:textId="0B458A0A" w:rsidR="00FD6522" w:rsidRDefault="00FD6522">
      <w:pPr>
        <w:pStyle w:val="CommentText"/>
      </w:pPr>
      <w:r>
        <w:rPr>
          <w:rStyle w:val="CommentReference"/>
        </w:rPr>
        <w:annotationRef/>
      </w:r>
      <w:proofErr w:type="spellStart"/>
      <w:r>
        <w:t>Quynh</w:t>
      </w:r>
      <w:proofErr w:type="spellEnd"/>
      <w:r>
        <w:t xml:space="preserve"> can you do this</w:t>
      </w:r>
    </w:p>
  </w:comment>
  <w:comment w:id="57" w:author="Dave Bridges" w:date="2015-02-22T16:58:00Z" w:initials="DB">
    <w:p w14:paraId="0C54B57B" w14:textId="2986E505" w:rsidR="00FD6522" w:rsidRDefault="00FD6522">
      <w:pPr>
        <w:pStyle w:val="CommentText"/>
      </w:pPr>
      <w:r>
        <w:rPr>
          <w:rStyle w:val="CommentReference"/>
        </w:rPr>
        <w:annotationRef/>
      </w:r>
      <w:r>
        <w:t xml:space="preserve">This will become a </w:t>
      </w:r>
      <w:proofErr w:type="spellStart"/>
      <w:r>
        <w:t>zenodo</w:t>
      </w:r>
      <w:proofErr w:type="spellEnd"/>
      <w:r>
        <w:t xml:space="preserve"> dataset DOI once we are ready to go</w:t>
      </w:r>
    </w:p>
  </w:comment>
  <w:comment w:id="63" w:author="Dave Bridges" w:date="2015-02-25T18:18:00Z" w:initials="DB">
    <w:p w14:paraId="48056147" w14:textId="5D82CB7B" w:rsidR="00FD6522" w:rsidRDefault="00FD6522">
      <w:pPr>
        <w:pStyle w:val="CommentText"/>
      </w:pPr>
      <w:r>
        <w:rPr>
          <w:rStyle w:val="CommentReference"/>
        </w:rPr>
        <w:annotationRef/>
      </w:r>
      <w:r>
        <w:t>Dave, we should compare these genes to known GR targets from Yu et al, TRANSFAC and the lung paper.</w:t>
      </w:r>
    </w:p>
  </w:comment>
  <w:comment w:id="66" w:author="Dave Bridges" w:date="2015-02-26T12:06:00Z" w:initials="DB">
    <w:p w14:paraId="45222749" w14:textId="1BBA8E82" w:rsidR="00FD6522" w:rsidRDefault="00FD6522">
      <w:pPr>
        <w:pStyle w:val="CommentText"/>
      </w:pPr>
      <w:r>
        <w:rPr>
          <w:rStyle w:val="CommentReference"/>
        </w:rPr>
        <w:annotationRef/>
      </w:r>
      <w:proofErr w:type="spellStart"/>
      <w:r>
        <w:t>Irit</w:t>
      </w:r>
      <w:proofErr w:type="spellEnd"/>
      <w:r>
        <w:t xml:space="preserve"> I was downplaying this until we can measure glycogen levels in explants from fat and liver.  Maybe if we leave it in, we will get asked to do this on review.</w:t>
      </w:r>
    </w:p>
  </w:comment>
  <w:comment w:id="67" w:author="Dave Bridges" w:date="2015-02-26T12:38:00Z" w:initials="DB">
    <w:p w14:paraId="7F9E089B" w14:textId="71D7199F" w:rsidR="00FD6522" w:rsidRDefault="00FD6522">
      <w:pPr>
        <w:pStyle w:val="CommentText"/>
      </w:pPr>
      <w:r>
        <w:rPr>
          <w:rStyle w:val="CommentReference"/>
        </w:rPr>
        <w:annotationRef/>
      </w:r>
      <w:r>
        <w:t>Not really, its negative data, and seems like a waste of space where we can really only piss people off.</w:t>
      </w:r>
    </w:p>
  </w:comment>
  <w:comment w:id="68" w:author="Dave Bridges" w:date="2015-02-24T11:23:00Z" w:initials="DB">
    <w:p w14:paraId="0B712E75" w14:textId="0D6C3815" w:rsidR="00FD6522" w:rsidRDefault="00FD6522">
      <w:pPr>
        <w:pStyle w:val="CommentText"/>
      </w:pPr>
      <w:r>
        <w:rPr>
          <w:rStyle w:val="CommentReference"/>
        </w:rPr>
        <w:annotationRef/>
      </w:r>
      <w:proofErr w:type="spellStart"/>
      <w:r>
        <w:t>Irit</w:t>
      </w:r>
      <w:proofErr w:type="spellEnd"/>
      <w:r>
        <w:t xml:space="preserve">, can you put </w:t>
      </w:r>
      <w:proofErr w:type="spellStart"/>
      <w:r>
        <w:t>alan</w:t>
      </w:r>
      <w:proofErr w:type="spellEnd"/>
      <w:r>
        <w:t xml:space="preserve">, William and </w:t>
      </w:r>
      <w:proofErr w:type="spellStart"/>
      <w:r>
        <w:t>arial</w:t>
      </w:r>
      <w:proofErr w:type="spellEnd"/>
      <w:r>
        <w:t xml:space="preserve"> in here somewher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6F73C5" w14:textId="77777777" w:rsidR="00FD6522" w:rsidRDefault="00FD6522" w:rsidP="002025A3">
      <w:r>
        <w:separator/>
      </w:r>
    </w:p>
  </w:endnote>
  <w:endnote w:type="continuationSeparator" w:id="0">
    <w:p w14:paraId="4AB5C474" w14:textId="77777777" w:rsidR="00FD6522" w:rsidRDefault="00FD6522" w:rsidP="002025A3">
      <w:r>
        <w:continuationSeparator/>
      </w:r>
    </w:p>
  </w:endnote>
  <w:endnote w:type="continuationNotice" w:id="1">
    <w:p w14:paraId="1B1DC658" w14:textId="77777777" w:rsidR="00FD6522" w:rsidRDefault="00FD652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8801B7" w14:textId="77777777" w:rsidR="00FD6522" w:rsidRDefault="00FD652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453B3A" w14:textId="77777777" w:rsidR="00FD6522" w:rsidRDefault="00FD6522" w:rsidP="002025A3">
      <w:r>
        <w:separator/>
      </w:r>
    </w:p>
  </w:footnote>
  <w:footnote w:type="continuationSeparator" w:id="0">
    <w:p w14:paraId="611B3DC9" w14:textId="77777777" w:rsidR="00FD6522" w:rsidRDefault="00FD6522" w:rsidP="002025A3">
      <w:r>
        <w:continuationSeparator/>
      </w:r>
    </w:p>
  </w:footnote>
  <w:footnote w:type="continuationNotice" w:id="1">
    <w:p w14:paraId="282709B9" w14:textId="77777777" w:rsidR="00FD6522" w:rsidRDefault="00FD6522"/>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BA54B" w14:textId="77777777" w:rsidR="00FD6522" w:rsidRDefault="00FD652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3020D"/>
    <w:rsid w:val="00030F99"/>
    <w:rsid w:val="000317EB"/>
    <w:rsid w:val="0003601C"/>
    <w:rsid w:val="00044176"/>
    <w:rsid w:val="000D7EE2"/>
    <w:rsid w:val="000F1BFF"/>
    <w:rsid w:val="0010215F"/>
    <w:rsid w:val="00102B1C"/>
    <w:rsid w:val="00122DD7"/>
    <w:rsid w:val="001265D3"/>
    <w:rsid w:val="0015033F"/>
    <w:rsid w:val="00154286"/>
    <w:rsid w:val="00155D0E"/>
    <w:rsid w:val="00161D64"/>
    <w:rsid w:val="001A4B5B"/>
    <w:rsid w:val="001B369A"/>
    <w:rsid w:val="001C7894"/>
    <w:rsid w:val="001E43B2"/>
    <w:rsid w:val="0020142E"/>
    <w:rsid w:val="002025A3"/>
    <w:rsid w:val="002039A2"/>
    <w:rsid w:val="00224A1A"/>
    <w:rsid w:val="00230A0D"/>
    <w:rsid w:val="00250B75"/>
    <w:rsid w:val="00260B2D"/>
    <w:rsid w:val="00261C5D"/>
    <w:rsid w:val="00270104"/>
    <w:rsid w:val="00270A3F"/>
    <w:rsid w:val="0028386E"/>
    <w:rsid w:val="00294685"/>
    <w:rsid w:val="002B30A6"/>
    <w:rsid w:val="002B3E82"/>
    <w:rsid w:val="002B66C0"/>
    <w:rsid w:val="002C4EEE"/>
    <w:rsid w:val="002C5C94"/>
    <w:rsid w:val="002D0814"/>
    <w:rsid w:val="002D4A05"/>
    <w:rsid w:val="002F21DB"/>
    <w:rsid w:val="002F7649"/>
    <w:rsid w:val="00314020"/>
    <w:rsid w:val="003218D6"/>
    <w:rsid w:val="00323F22"/>
    <w:rsid w:val="00324E99"/>
    <w:rsid w:val="0033440B"/>
    <w:rsid w:val="00335A4C"/>
    <w:rsid w:val="003462ED"/>
    <w:rsid w:val="00351AD0"/>
    <w:rsid w:val="00352180"/>
    <w:rsid w:val="00356B34"/>
    <w:rsid w:val="00356C7E"/>
    <w:rsid w:val="00371B43"/>
    <w:rsid w:val="003741B0"/>
    <w:rsid w:val="003A7A2D"/>
    <w:rsid w:val="003B269B"/>
    <w:rsid w:val="003C6F69"/>
    <w:rsid w:val="003C77EE"/>
    <w:rsid w:val="003D4413"/>
    <w:rsid w:val="003E29F9"/>
    <w:rsid w:val="00425280"/>
    <w:rsid w:val="004276D8"/>
    <w:rsid w:val="00447DB4"/>
    <w:rsid w:val="00495873"/>
    <w:rsid w:val="00495D82"/>
    <w:rsid w:val="00497152"/>
    <w:rsid w:val="004A026A"/>
    <w:rsid w:val="004D4287"/>
    <w:rsid w:val="004E3059"/>
    <w:rsid w:val="004F16EA"/>
    <w:rsid w:val="00521A96"/>
    <w:rsid w:val="0054695A"/>
    <w:rsid w:val="00547DEE"/>
    <w:rsid w:val="005812FE"/>
    <w:rsid w:val="005937AF"/>
    <w:rsid w:val="005A3933"/>
    <w:rsid w:val="005D09A1"/>
    <w:rsid w:val="005D7786"/>
    <w:rsid w:val="005E4873"/>
    <w:rsid w:val="005F06E6"/>
    <w:rsid w:val="00600CE6"/>
    <w:rsid w:val="006146F4"/>
    <w:rsid w:val="00625692"/>
    <w:rsid w:val="006259A6"/>
    <w:rsid w:val="006263FB"/>
    <w:rsid w:val="00646C8E"/>
    <w:rsid w:val="00651227"/>
    <w:rsid w:val="006647D3"/>
    <w:rsid w:val="006827BB"/>
    <w:rsid w:val="0069268D"/>
    <w:rsid w:val="006A2D5D"/>
    <w:rsid w:val="006B39C6"/>
    <w:rsid w:val="006B66B9"/>
    <w:rsid w:val="006C087D"/>
    <w:rsid w:val="006C726C"/>
    <w:rsid w:val="006D1B50"/>
    <w:rsid w:val="006D59C3"/>
    <w:rsid w:val="006E37CB"/>
    <w:rsid w:val="007019BD"/>
    <w:rsid w:val="00704B2A"/>
    <w:rsid w:val="007075E6"/>
    <w:rsid w:val="00711A42"/>
    <w:rsid w:val="00715ADE"/>
    <w:rsid w:val="00725D79"/>
    <w:rsid w:val="00730E37"/>
    <w:rsid w:val="007447ED"/>
    <w:rsid w:val="007448C6"/>
    <w:rsid w:val="00754FE6"/>
    <w:rsid w:val="007574EE"/>
    <w:rsid w:val="007838C3"/>
    <w:rsid w:val="00787765"/>
    <w:rsid w:val="007908AD"/>
    <w:rsid w:val="00793E93"/>
    <w:rsid w:val="007A0910"/>
    <w:rsid w:val="007C2C1C"/>
    <w:rsid w:val="007D5F8A"/>
    <w:rsid w:val="00813D1F"/>
    <w:rsid w:val="008445E4"/>
    <w:rsid w:val="00845D55"/>
    <w:rsid w:val="008B4941"/>
    <w:rsid w:val="008B7184"/>
    <w:rsid w:val="008C0783"/>
    <w:rsid w:val="008D20DD"/>
    <w:rsid w:val="008E7DAD"/>
    <w:rsid w:val="00900C37"/>
    <w:rsid w:val="009024ED"/>
    <w:rsid w:val="00920456"/>
    <w:rsid w:val="00921294"/>
    <w:rsid w:val="0092656E"/>
    <w:rsid w:val="00931FFA"/>
    <w:rsid w:val="0093335B"/>
    <w:rsid w:val="00967496"/>
    <w:rsid w:val="00970A6B"/>
    <w:rsid w:val="0097392E"/>
    <w:rsid w:val="0098461E"/>
    <w:rsid w:val="00996FC9"/>
    <w:rsid w:val="009A2A7F"/>
    <w:rsid w:val="009A300F"/>
    <w:rsid w:val="009A4167"/>
    <w:rsid w:val="009A7741"/>
    <w:rsid w:val="009A7B5D"/>
    <w:rsid w:val="009B1D1A"/>
    <w:rsid w:val="009D5AE7"/>
    <w:rsid w:val="00A0255B"/>
    <w:rsid w:val="00A06FA4"/>
    <w:rsid w:val="00A12B51"/>
    <w:rsid w:val="00A20F23"/>
    <w:rsid w:val="00A34EF3"/>
    <w:rsid w:val="00A57789"/>
    <w:rsid w:val="00A631D1"/>
    <w:rsid w:val="00A71BB7"/>
    <w:rsid w:val="00A72B85"/>
    <w:rsid w:val="00A74BCC"/>
    <w:rsid w:val="00A74C08"/>
    <w:rsid w:val="00A97E6D"/>
    <w:rsid w:val="00AA04D3"/>
    <w:rsid w:val="00AA2407"/>
    <w:rsid w:val="00AA53F9"/>
    <w:rsid w:val="00AA7698"/>
    <w:rsid w:val="00AB465A"/>
    <w:rsid w:val="00AC463C"/>
    <w:rsid w:val="00B375F2"/>
    <w:rsid w:val="00B4059E"/>
    <w:rsid w:val="00B52B45"/>
    <w:rsid w:val="00B60B15"/>
    <w:rsid w:val="00B63E9D"/>
    <w:rsid w:val="00B73856"/>
    <w:rsid w:val="00B738C3"/>
    <w:rsid w:val="00B8003A"/>
    <w:rsid w:val="00B8018E"/>
    <w:rsid w:val="00B940A5"/>
    <w:rsid w:val="00B96FD0"/>
    <w:rsid w:val="00BA1FD0"/>
    <w:rsid w:val="00BC1457"/>
    <w:rsid w:val="00BC4151"/>
    <w:rsid w:val="00BD0693"/>
    <w:rsid w:val="00BD18D5"/>
    <w:rsid w:val="00BD4A3A"/>
    <w:rsid w:val="00BF14C9"/>
    <w:rsid w:val="00BF3DF7"/>
    <w:rsid w:val="00C103F7"/>
    <w:rsid w:val="00C414DC"/>
    <w:rsid w:val="00C441CE"/>
    <w:rsid w:val="00C50DF5"/>
    <w:rsid w:val="00C54DB8"/>
    <w:rsid w:val="00C72C44"/>
    <w:rsid w:val="00C81680"/>
    <w:rsid w:val="00C93467"/>
    <w:rsid w:val="00CA0833"/>
    <w:rsid w:val="00CD160B"/>
    <w:rsid w:val="00CF1A2D"/>
    <w:rsid w:val="00CF4895"/>
    <w:rsid w:val="00D07D33"/>
    <w:rsid w:val="00D12603"/>
    <w:rsid w:val="00D7626E"/>
    <w:rsid w:val="00D83BEB"/>
    <w:rsid w:val="00D91A97"/>
    <w:rsid w:val="00D92207"/>
    <w:rsid w:val="00D9724C"/>
    <w:rsid w:val="00DB2ED9"/>
    <w:rsid w:val="00DC1A40"/>
    <w:rsid w:val="00DC3261"/>
    <w:rsid w:val="00DD07FE"/>
    <w:rsid w:val="00DD6F31"/>
    <w:rsid w:val="00E00A96"/>
    <w:rsid w:val="00E05CF2"/>
    <w:rsid w:val="00E10D57"/>
    <w:rsid w:val="00E21175"/>
    <w:rsid w:val="00E318EB"/>
    <w:rsid w:val="00E4429E"/>
    <w:rsid w:val="00E455CE"/>
    <w:rsid w:val="00E61546"/>
    <w:rsid w:val="00E83CAE"/>
    <w:rsid w:val="00E914B3"/>
    <w:rsid w:val="00E914BC"/>
    <w:rsid w:val="00E93A54"/>
    <w:rsid w:val="00ED270F"/>
    <w:rsid w:val="00EE519A"/>
    <w:rsid w:val="00EF2587"/>
    <w:rsid w:val="00F0643F"/>
    <w:rsid w:val="00F1025D"/>
    <w:rsid w:val="00F1608E"/>
    <w:rsid w:val="00F21DE7"/>
    <w:rsid w:val="00F21FA7"/>
    <w:rsid w:val="00F22BAB"/>
    <w:rsid w:val="00F25628"/>
    <w:rsid w:val="00F36835"/>
    <w:rsid w:val="00F37380"/>
    <w:rsid w:val="00F3793D"/>
    <w:rsid w:val="00F37C5B"/>
    <w:rsid w:val="00F41AC1"/>
    <w:rsid w:val="00F445F4"/>
    <w:rsid w:val="00F530D8"/>
    <w:rsid w:val="00F637BB"/>
    <w:rsid w:val="00F63D9D"/>
    <w:rsid w:val="00F72E09"/>
    <w:rsid w:val="00F94399"/>
    <w:rsid w:val="00F9502E"/>
    <w:rsid w:val="00FB0AA3"/>
    <w:rsid w:val="00FD6522"/>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mailto:i_hochberg@rambam.health.gov.il" TargetMode="External"/><Relationship Id="rId10" Type="http://schemas.openxmlformats.org/officeDocument/2006/relationships/hyperlink" Target="mailto:dbridge9@uth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708F25-128D-D143-BF27-26747B8B69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3</TotalTime>
  <Pages>22</Pages>
  <Words>24207</Words>
  <Characters>137981</Characters>
  <Application>Microsoft Macintosh Word</Application>
  <DocSecurity>0</DocSecurity>
  <Lines>1149</Lines>
  <Paragraphs>323</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618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Innocence Harvey</cp:lastModifiedBy>
  <cp:revision>31</cp:revision>
  <dcterms:created xsi:type="dcterms:W3CDTF">2015-02-25T15:36:00Z</dcterms:created>
  <dcterms:modified xsi:type="dcterms:W3CDTF">2015-02-27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